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B638F" w:rsidRPr="00C52DB6" w:rsidRDefault="00AB638F" w:rsidP="00D151C2">
      <w:pPr>
        <w:spacing w:line="360" w:lineRule="auto"/>
        <w:jc w:val="center"/>
        <w:rPr>
          <w:b/>
        </w:rPr>
      </w:pPr>
      <w:r w:rsidRPr="00D151C2">
        <w:rPr>
          <w:b/>
        </w:rPr>
        <w:t xml:space="preserve">Is </w:t>
      </w:r>
      <w:r w:rsidR="00630C33" w:rsidRPr="00D151C2">
        <w:rPr>
          <w:b/>
        </w:rPr>
        <w:t xml:space="preserve">an artificial pancreas </w:t>
      </w:r>
      <w:r w:rsidR="00B15513" w:rsidRPr="00D151C2">
        <w:rPr>
          <w:b/>
        </w:rPr>
        <w:t xml:space="preserve">(closed-loop system) </w:t>
      </w:r>
      <w:r w:rsidR="00630C33" w:rsidRPr="00D151C2">
        <w:rPr>
          <w:b/>
        </w:rPr>
        <w:t xml:space="preserve">for Type </w:t>
      </w:r>
      <w:r w:rsidR="00102C89" w:rsidRPr="00D151C2">
        <w:rPr>
          <w:b/>
        </w:rPr>
        <w:t xml:space="preserve">1 diabetes </w:t>
      </w:r>
      <w:r w:rsidRPr="00D151C2">
        <w:rPr>
          <w:b/>
        </w:rPr>
        <w:t>effective?</w:t>
      </w:r>
    </w:p>
    <w:p w:rsidR="00167913" w:rsidRPr="00167913" w:rsidRDefault="00167913" w:rsidP="00D151C2">
      <w:pPr>
        <w:spacing w:line="360" w:lineRule="auto"/>
        <w:jc w:val="center"/>
      </w:pPr>
      <w:r w:rsidRPr="00167913">
        <w:t>Charlotte K Boughton and Roman Hovorka</w:t>
      </w:r>
    </w:p>
    <w:p w:rsidR="002A60A2" w:rsidRDefault="00167913" w:rsidP="00D151C2">
      <w:pPr>
        <w:spacing w:after="0" w:line="240" w:lineRule="auto"/>
        <w:jc w:val="center"/>
      </w:pPr>
      <w:proofErr w:type="spellStart"/>
      <w:r w:rsidRPr="00167913">
        <w:t>Wellcome</w:t>
      </w:r>
      <w:proofErr w:type="spellEnd"/>
      <w:r w:rsidRPr="00167913">
        <w:t xml:space="preserve"> Trust-Medical Research Council Institute of Metabolic Science, </w:t>
      </w:r>
    </w:p>
    <w:p w:rsidR="00167913" w:rsidRDefault="00167913" w:rsidP="00D151C2">
      <w:pPr>
        <w:spacing w:line="360" w:lineRule="auto"/>
        <w:jc w:val="center"/>
        <w:rPr>
          <w:b/>
        </w:rPr>
      </w:pPr>
      <w:r w:rsidRPr="00167913">
        <w:t>University of Cambridge, Cambridge, UK</w:t>
      </w:r>
    </w:p>
    <w:p w:rsidR="002A60A2" w:rsidRDefault="002A60A2" w:rsidP="00D151C2">
      <w:pPr>
        <w:spacing w:after="0" w:line="360" w:lineRule="auto"/>
        <w:rPr>
          <w:b/>
        </w:rPr>
      </w:pPr>
    </w:p>
    <w:p w:rsidR="002A60A2" w:rsidRDefault="002A60A2" w:rsidP="00D151C2">
      <w:pPr>
        <w:spacing w:after="0" w:line="360" w:lineRule="auto"/>
        <w:jc w:val="center"/>
        <w:rPr>
          <w:b/>
        </w:rPr>
      </w:pPr>
    </w:p>
    <w:p w:rsidR="002A60A2" w:rsidRDefault="002A60A2" w:rsidP="00D151C2">
      <w:pPr>
        <w:spacing w:after="0" w:line="360" w:lineRule="auto"/>
        <w:jc w:val="center"/>
        <w:rPr>
          <w:b/>
        </w:rPr>
      </w:pPr>
    </w:p>
    <w:p w:rsidR="00342814" w:rsidRDefault="00D873E1" w:rsidP="00D151C2">
      <w:pPr>
        <w:spacing w:after="0" w:line="360" w:lineRule="auto"/>
        <w:jc w:val="center"/>
        <w:rPr>
          <w:b/>
        </w:rPr>
      </w:pPr>
      <w:r>
        <w:rPr>
          <w:b/>
        </w:rPr>
        <w:t>Corresponding author</w:t>
      </w:r>
    </w:p>
    <w:p w:rsidR="002A60A2" w:rsidRDefault="002A60A2" w:rsidP="00D151C2">
      <w:pPr>
        <w:spacing w:after="0"/>
        <w:jc w:val="center"/>
        <w:rPr>
          <w:color w:val="000000"/>
          <w:szCs w:val="24"/>
        </w:rPr>
      </w:pPr>
      <w:r>
        <w:rPr>
          <w:color w:val="000000"/>
          <w:szCs w:val="24"/>
        </w:rPr>
        <w:t>Roman Hovorka PhD</w:t>
      </w:r>
    </w:p>
    <w:p w:rsidR="00342814" w:rsidRPr="007D28F6" w:rsidRDefault="00342814" w:rsidP="00D151C2">
      <w:pPr>
        <w:spacing w:after="0"/>
        <w:jc w:val="center"/>
        <w:rPr>
          <w:color w:val="000000"/>
          <w:szCs w:val="24"/>
        </w:rPr>
      </w:pPr>
      <w:r w:rsidRPr="007D28F6">
        <w:rPr>
          <w:color w:val="000000"/>
          <w:szCs w:val="24"/>
        </w:rPr>
        <w:t>University of Cambridge Metabolic Research Laboratories and</w:t>
      </w:r>
    </w:p>
    <w:p w:rsidR="00342814" w:rsidRPr="007D28F6" w:rsidRDefault="00342814" w:rsidP="00D151C2">
      <w:pPr>
        <w:spacing w:after="0"/>
        <w:jc w:val="center"/>
        <w:rPr>
          <w:color w:val="000000"/>
          <w:szCs w:val="24"/>
        </w:rPr>
      </w:pPr>
      <w:r w:rsidRPr="007D28F6">
        <w:rPr>
          <w:color w:val="000000"/>
          <w:szCs w:val="24"/>
        </w:rPr>
        <w:t>NIHR Cambridge Biomedical Research Centre,</w:t>
      </w:r>
    </w:p>
    <w:p w:rsidR="00342814" w:rsidRPr="007D28F6" w:rsidRDefault="00342814" w:rsidP="00D151C2">
      <w:pPr>
        <w:spacing w:after="0"/>
        <w:jc w:val="center"/>
        <w:rPr>
          <w:color w:val="000000"/>
          <w:szCs w:val="24"/>
        </w:rPr>
      </w:pPr>
      <w:proofErr w:type="spellStart"/>
      <w:r w:rsidRPr="007D28F6">
        <w:rPr>
          <w:color w:val="000000"/>
          <w:szCs w:val="24"/>
        </w:rPr>
        <w:t>Wellcome</w:t>
      </w:r>
      <w:proofErr w:type="spellEnd"/>
      <w:r w:rsidRPr="007D28F6">
        <w:rPr>
          <w:color w:val="000000"/>
          <w:szCs w:val="24"/>
        </w:rPr>
        <w:t xml:space="preserve"> Trust-MRC Institute of Metabolic Science, Box 289,</w:t>
      </w:r>
    </w:p>
    <w:p w:rsidR="00342814" w:rsidRPr="007D28F6" w:rsidRDefault="00342814" w:rsidP="00D151C2">
      <w:pPr>
        <w:spacing w:after="0"/>
        <w:jc w:val="center"/>
        <w:rPr>
          <w:color w:val="000000"/>
          <w:szCs w:val="24"/>
        </w:rPr>
      </w:pPr>
      <w:proofErr w:type="spellStart"/>
      <w:r w:rsidRPr="007D28F6">
        <w:rPr>
          <w:color w:val="000000"/>
          <w:szCs w:val="24"/>
        </w:rPr>
        <w:t>Addenbrooke’s</w:t>
      </w:r>
      <w:proofErr w:type="spellEnd"/>
      <w:r w:rsidRPr="007D28F6">
        <w:rPr>
          <w:color w:val="000000"/>
          <w:szCs w:val="24"/>
        </w:rPr>
        <w:t xml:space="preserve"> Hospital, Hills Road, Cambridge CB2 0QQ, UK</w:t>
      </w:r>
    </w:p>
    <w:p w:rsidR="00167913" w:rsidRPr="00167913" w:rsidRDefault="00342814" w:rsidP="00D151C2">
      <w:pPr>
        <w:spacing w:line="360" w:lineRule="auto"/>
        <w:jc w:val="center"/>
        <w:rPr>
          <w:b/>
        </w:rPr>
      </w:pPr>
      <w:proofErr w:type="spellStart"/>
      <w:proofErr w:type="gramStart"/>
      <w:r w:rsidRPr="007D28F6">
        <w:rPr>
          <w:color w:val="000000"/>
          <w:szCs w:val="24"/>
        </w:rPr>
        <w:t>tel</w:t>
      </w:r>
      <w:proofErr w:type="spellEnd"/>
      <w:proofErr w:type="gramEnd"/>
      <w:r w:rsidRPr="007D28F6">
        <w:rPr>
          <w:color w:val="000000"/>
          <w:szCs w:val="24"/>
        </w:rPr>
        <w:t xml:space="preserve">: +44 1223 762 862, fax: +44 1223 330 598, e-mail: </w:t>
      </w:r>
      <w:hyperlink r:id="rId9" w:history="1">
        <w:r w:rsidRPr="007D28F6">
          <w:rPr>
            <w:rStyle w:val="Hyperlink"/>
            <w:color w:val="000000"/>
            <w:szCs w:val="24"/>
          </w:rPr>
          <w:t>rh347@cam.ac.uk</w:t>
        </w:r>
      </w:hyperlink>
    </w:p>
    <w:p w:rsidR="002A60A2" w:rsidRDefault="002A60A2" w:rsidP="008F7FC2">
      <w:pPr>
        <w:spacing w:line="360" w:lineRule="auto"/>
        <w:rPr>
          <w:b/>
        </w:rPr>
      </w:pPr>
    </w:p>
    <w:p w:rsidR="002A60A2" w:rsidRDefault="002A60A2" w:rsidP="008F7FC2">
      <w:pPr>
        <w:spacing w:line="360" w:lineRule="auto"/>
        <w:rPr>
          <w:b/>
        </w:rPr>
      </w:pPr>
    </w:p>
    <w:p w:rsidR="002A60A2" w:rsidRDefault="002A60A2" w:rsidP="008F7FC2">
      <w:pPr>
        <w:spacing w:line="360" w:lineRule="auto"/>
        <w:rPr>
          <w:b/>
        </w:rPr>
      </w:pPr>
    </w:p>
    <w:p w:rsidR="002A60A2" w:rsidRDefault="002A60A2" w:rsidP="008F7FC2">
      <w:pPr>
        <w:spacing w:line="360" w:lineRule="auto"/>
        <w:rPr>
          <w:b/>
        </w:rPr>
      </w:pPr>
    </w:p>
    <w:p w:rsidR="001278BE" w:rsidRPr="009C1755" w:rsidRDefault="00D873E1" w:rsidP="008F7FC2">
      <w:pPr>
        <w:spacing w:line="360" w:lineRule="auto"/>
        <w:rPr>
          <w:b/>
        </w:rPr>
      </w:pPr>
      <w:r w:rsidRPr="009C1755">
        <w:rPr>
          <w:b/>
        </w:rPr>
        <w:t xml:space="preserve">Manuscript </w:t>
      </w:r>
      <w:r w:rsidR="009C1755" w:rsidRPr="009C1755">
        <w:rPr>
          <w:b/>
        </w:rPr>
        <w:t>word c</w:t>
      </w:r>
      <w:r w:rsidR="001278BE" w:rsidRPr="009C1755">
        <w:rPr>
          <w:b/>
        </w:rPr>
        <w:t>ount</w:t>
      </w:r>
      <w:r w:rsidR="009C1755" w:rsidRPr="009C1755">
        <w:rPr>
          <w:b/>
        </w:rPr>
        <w:t xml:space="preserve">: </w:t>
      </w:r>
      <w:r w:rsidR="00F629C0">
        <w:t>32</w:t>
      </w:r>
      <w:r w:rsidR="0046619F">
        <w:t>73</w:t>
      </w:r>
      <w:r w:rsidR="00F629C0" w:rsidRPr="00D329ED">
        <w:t xml:space="preserve"> </w:t>
      </w:r>
    </w:p>
    <w:p w:rsidR="00D873E1" w:rsidRDefault="00D873E1" w:rsidP="008F7FC2">
      <w:pPr>
        <w:spacing w:line="360" w:lineRule="auto"/>
        <w:rPr>
          <w:b/>
        </w:rPr>
      </w:pPr>
      <w:r w:rsidRPr="001278BE">
        <w:rPr>
          <w:b/>
        </w:rPr>
        <w:t xml:space="preserve">Abstract word </w:t>
      </w:r>
      <w:r w:rsidR="00B15513" w:rsidRPr="001278BE">
        <w:rPr>
          <w:b/>
        </w:rPr>
        <w:t>count</w:t>
      </w:r>
      <w:r w:rsidRPr="001278BE">
        <w:rPr>
          <w:b/>
        </w:rPr>
        <w:t>:</w:t>
      </w:r>
      <w:r w:rsidR="008F7FC2">
        <w:rPr>
          <w:b/>
        </w:rPr>
        <w:t xml:space="preserve"> </w:t>
      </w:r>
      <w:r w:rsidR="008C29C6">
        <w:t>22</w:t>
      </w:r>
      <w:r w:rsidR="0046619F">
        <w:t>3</w:t>
      </w:r>
    </w:p>
    <w:p w:rsidR="002A60A2" w:rsidRDefault="002A60A2" w:rsidP="00403340">
      <w:pPr>
        <w:spacing w:after="0" w:line="240" w:lineRule="auto"/>
        <w:rPr>
          <w:b/>
        </w:rPr>
      </w:pPr>
      <w:r>
        <w:rPr>
          <w:b/>
        </w:rPr>
        <w:t xml:space="preserve">Visuals: </w:t>
      </w:r>
    </w:p>
    <w:p w:rsidR="002A60A2" w:rsidRDefault="002A60A2" w:rsidP="00403340">
      <w:pPr>
        <w:spacing w:after="0" w:line="240" w:lineRule="auto"/>
      </w:pPr>
      <w:r>
        <w:rPr>
          <w:b/>
        </w:rPr>
        <w:tab/>
      </w:r>
      <w:r w:rsidRPr="00403340">
        <w:t xml:space="preserve">Figures </w:t>
      </w:r>
      <w:r w:rsidRPr="00403340">
        <w:tab/>
      </w:r>
      <w:r>
        <w:tab/>
      </w:r>
      <w:r w:rsidRPr="00403340">
        <w:t>3</w:t>
      </w:r>
    </w:p>
    <w:p w:rsidR="002A60A2" w:rsidRDefault="002A60A2" w:rsidP="00403340">
      <w:pPr>
        <w:spacing w:after="0" w:line="240" w:lineRule="auto"/>
        <w:ind w:firstLine="720"/>
      </w:pPr>
      <w:r>
        <w:t>Tables</w:t>
      </w:r>
      <w:r>
        <w:tab/>
      </w:r>
      <w:r>
        <w:tab/>
        <w:t>0</w:t>
      </w:r>
    </w:p>
    <w:p w:rsidR="00342814" w:rsidRPr="00403340" w:rsidRDefault="002A60A2" w:rsidP="00403340">
      <w:pPr>
        <w:spacing w:after="0" w:line="240" w:lineRule="auto"/>
        <w:ind w:firstLine="720"/>
      </w:pPr>
      <w:r>
        <w:t>Insert box</w:t>
      </w:r>
      <w:r>
        <w:tab/>
        <w:t>1</w:t>
      </w:r>
      <w:r w:rsidR="00342814" w:rsidRPr="00403340">
        <w:br w:type="page"/>
      </w:r>
    </w:p>
    <w:p w:rsidR="00D873E1" w:rsidRPr="001E5194" w:rsidRDefault="001E5194" w:rsidP="008F7FC2">
      <w:pPr>
        <w:spacing w:line="360" w:lineRule="auto"/>
        <w:rPr>
          <w:b/>
        </w:rPr>
      </w:pPr>
      <w:r w:rsidRPr="001E5194">
        <w:rPr>
          <w:b/>
        </w:rPr>
        <w:lastRenderedPageBreak/>
        <w:t>What’s new</w:t>
      </w:r>
      <w:r w:rsidR="00F61A4E">
        <w:rPr>
          <w:b/>
        </w:rPr>
        <w:t>?</w:t>
      </w:r>
    </w:p>
    <w:p w:rsidR="00FE44C6" w:rsidRPr="001E5194" w:rsidRDefault="00FE44C6" w:rsidP="008F7FC2">
      <w:pPr>
        <w:pStyle w:val="ListParagraph"/>
        <w:numPr>
          <w:ilvl w:val="0"/>
          <w:numId w:val="5"/>
        </w:numPr>
        <w:spacing w:line="360" w:lineRule="auto"/>
      </w:pPr>
      <w:r w:rsidRPr="001E5194">
        <w:t>A</w:t>
      </w:r>
      <w:r w:rsidR="00D71D51">
        <w:t>ttainment</w:t>
      </w:r>
      <w:r w:rsidRPr="001E5194">
        <w:t xml:space="preserve"> of near normoglycaemia in type 1 diabetes is challenging with currently available treatment options. </w:t>
      </w:r>
    </w:p>
    <w:p w:rsidR="00FE44C6" w:rsidRPr="001E5194" w:rsidRDefault="00FE44C6" w:rsidP="00D71D51">
      <w:pPr>
        <w:pStyle w:val="ListParagraph"/>
        <w:numPr>
          <w:ilvl w:val="0"/>
          <w:numId w:val="5"/>
        </w:numPr>
        <w:spacing w:line="360" w:lineRule="auto"/>
      </w:pPr>
      <w:r w:rsidRPr="001E5194">
        <w:t xml:space="preserve">The artificial pancreas (closed-loop) is an efficacious and safe approach for </w:t>
      </w:r>
      <w:r w:rsidR="00D71D51">
        <w:t xml:space="preserve">management of </w:t>
      </w:r>
      <w:r w:rsidR="00D71D51" w:rsidRPr="00D71D51">
        <w:t>type 1 diabetes</w:t>
      </w:r>
      <w:r w:rsidR="00D71D51">
        <w:t xml:space="preserve"> in</w:t>
      </w:r>
      <w:r w:rsidRPr="001E5194">
        <w:t xml:space="preserve"> children and adults. </w:t>
      </w:r>
    </w:p>
    <w:p w:rsidR="00102C89" w:rsidRPr="001E5194" w:rsidRDefault="001E5194" w:rsidP="008F7FC2">
      <w:pPr>
        <w:pStyle w:val="ListParagraph"/>
        <w:numPr>
          <w:ilvl w:val="0"/>
          <w:numId w:val="5"/>
        </w:numPr>
        <w:spacing w:line="360" w:lineRule="auto"/>
      </w:pPr>
      <w:r w:rsidRPr="001E5194">
        <w:t>For widespread clinical adoption of artificial pancreas systems, challenges of cost-</w:t>
      </w:r>
      <w:r w:rsidR="002A60A2">
        <w:t>effectiveness,</w:t>
      </w:r>
      <w:r w:rsidRPr="001E5194">
        <w:t xml:space="preserve"> user </w:t>
      </w:r>
      <w:r w:rsidR="002A60A2">
        <w:t xml:space="preserve">acceptance, and user </w:t>
      </w:r>
      <w:r w:rsidRPr="001E5194">
        <w:t>and healthcare professional training need to be addressed.</w:t>
      </w:r>
    </w:p>
    <w:p w:rsidR="00D329ED" w:rsidRDefault="00D329ED">
      <w:pPr>
        <w:rPr>
          <w:b/>
        </w:rPr>
      </w:pPr>
      <w:r>
        <w:rPr>
          <w:b/>
        </w:rPr>
        <w:br w:type="page"/>
      </w:r>
    </w:p>
    <w:p w:rsidR="00B40757" w:rsidRPr="00D13AEB" w:rsidRDefault="00167913" w:rsidP="008F7FC2">
      <w:pPr>
        <w:spacing w:line="360" w:lineRule="auto"/>
        <w:rPr>
          <w:b/>
        </w:rPr>
      </w:pPr>
      <w:r>
        <w:rPr>
          <w:b/>
        </w:rPr>
        <w:lastRenderedPageBreak/>
        <w:t xml:space="preserve">Abstract </w:t>
      </w:r>
    </w:p>
    <w:p w:rsidR="00585839" w:rsidRDefault="00585839" w:rsidP="008F7FC2">
      <w:pPr>
        <w:spacing w:line="360" w:lineRule="auto"/>
        <w:jc w:val="both"/>
      </w:pPr>
      <w:r w:rsidRPr="00167913">
        <w:t>The artificia</w:t>
      </w:r>
      <w:r>
        <w:t xml:space="preserve">l pancreas is now a viable treatment option for </w:t>
      </w:r>
      <w:r w:rsidR="00E056E3">
        <w:t xml:space="preserve">people with </w:t>
      </w:r>
      <w:r>
        <w:t xml:space="preserve">type 1 diabetes (T1DM) and has demonstrated </w:t>
      </w:r>
      <w:r w:rsidRPr="00167913">
        <w:t>improve</w:t>
      </w:r>
      <w:r>
        <w:t>d</w:t>
      </w:r>
      <w:r w:rsidRPr="00167913">
        <w:t xml:space="preserve"> gl</w:t>
      </w:r>
      <w:r>
        <w:t>ycaemic</w:t>
      </w:r>
      <w:r w:rsidRPr="00167913">
        <w:t xml:space="preserve"> </w:t>
      </w:r>
      <w:r w:rsidR="005D6136">
        <w:t>outcomes</w:t>
      </w:r>
      <w:r w:rsidRPr="00167913">
        <w:t xml:space="preserve"> whilst </w:t>
      </w:r>
      <w:r>
        <w:t xml:space="preserve">also </w:t>
      </w:r>
      <w:r w:rsidRPr="00167913">
        <w:t xml:space="preserve">reducing the </w:t>
      </w:r>
      <w:r w:rsidR="005D6136">
        <w:t>onus</w:t>
      </w:r>
      <w:r w:rsidRPr="00167913">
        <w:t xml:space="preserve"> of </w:t>
      </w:r>
      <w:r>
        <w:t>self-management of T1DM</w:t>
      </w:r>
      <w:r w:rsidRPr="00167913">
        <w:t xml:space="preserve">. </w:t>
      </w:r>
      <w:r>
        <w:t xml:space="preserve">Closed-loop </w:t>
      </w:r>
      <w:r w:rsidRPr="001278BE">
        <w:t xml:space="preserve">glucose-responsive insulin delivery </w:t>
      </w:r>
      <w:r>
        <w:t>guided</w:t>
      </w:r>
      <w:r w:rsidRPr="001278BE">
        <w:t xml:space="preserve"> by real-time sensor gluc</w:t>
      </w:r>
      <w:r>
        <w:t xml:space="preserve">ose readings can accommodate highly variable day-to-day insulin requirements </w:t>
      </w:r>
      <w:r w:rsidRPr="00167913">
        <w:t xml:space="preserve">and </w:t>
      </w:r>
      <w:r>
        <w:t xml:space="preserve">reduce </w:t>
      </w:r>
      <w:r w:rsidRPr="00167913">
        <w:t xml:space="preserve">the </w:t>
      </w:r>
      <w:r w:rsidR="005D6136">
        <w:t xml:space="preserve">hypoglycaemia </w:t>
      </w:r>
      <w:r w:rsidRPr="00167913">
        <w:t xml:space="preserve">risk </w:t>
      </w:r>
      <w:r w:rsidR="005D6136">
        <w:t>observed</w:t>
      </w:r>
      <w:r w:rsidRPr="00167913">
        <w:t xml:space="preserve"> with tight </w:t>
      </w:r>
      <w:r w:rsidR="00A854D2" w:rsidRPr="00167913">
        <w:t>gl</w:t>
      </w:r>
      <w:r w:rsidR="00A854D2">
        <w:t>ycaemic</w:t>
      </w:r>
      <w:r w:rsidRPr="00167913">
        <w:t xml:space="preserve"> control</w:t>
      </w:r>
      <w:r>
        <w:t xml:space="preserve"> in T1DM</w:t>
      </w:r>
      <w:r w:rsidRPr="00167913">
        <w:t>.</w:t>
      </w:r>
      <w:r w:rsidRPr="001278BE">
        <w:t xml:space="preserve"> </w:t>
      </w:r>
    </w:p>
    <w:p w:rsidR="008F7FC2" w:rsidRDefault="008F7FC2" w:rsidP="008F7FC2">
      <w:pPr>
        <w:spacing w:line="360" w:lineRule="auto"/>
        <w:jc w:val="both"/>
      </w:pPr>
      <w:r>
        <w:t xml:space="preserve">In 2011, </w:t>
      </w:r>
      <w:r w:rsidRPr="008F7FC2">
        <w:t>the James Lind Alliance resear</w:t>
      </w:r>
      <w:r>
        <w:t>ch priorities for T1D</w:t>
      </w:r>
      <w:r w:rsidR="000B1D2A">
        <w:t>M</w:t>
      </w:r>
      <w:r>
        <w:t xml:space="preserve"> were produced and priority 3 was </w:t>
      </w:r>
      <w:r w:rsidR="000F7CF2">
        <w:t xml:space="preserve">to establish </w:t>
      </w:r>
      <w:r>
        <w:t>whether</w:t>
      </w:r>
      <w:r w:rsidRPr="008F7FC2">
        <w:t xml:space="preserve"> an artificial pancreas (closed-loop system) for </w:t>
      </w:r>
      <w:r>
        <w:t>T1D</w:t>
      </w:r>
      <w:r w:rsidR="000B1D2A">
        <w:t>M</w:t>
      </w:r>
      <w:r w:rsidRPr="008F7FC2">
        <w:t xml:space="preserve"> </w:t>
      </w:r>
      <w:r>
        <w:t xml:space="preserve">is </w:t>
      </w:r>
      <w:r w:rsidR="000F7CF2">
        <w:t>effective.</w:t>
      </w:r>
      <w:r>
        <w:t xml:space="preserve"> </w:t>
      </w:r>
      <w:r w:rsidR="00D13AEB">
        <w:t xml:space="preserve">This review </w:t>
      </w:r>
      <w:r w:rsidR="00167913" w:rsidRPr="00167913">
        <w:t>focus</w:t>
      </w:r>
      <w:r w:rsidR="00D13AEB">
        <w:t>es</w:t>
      </w:r>
      <w:r w:rsidR="00167913" w:rsidRPr="00167913">
        <w:t xml:space="preserve"> on the progress </w:t>
      </w:r>
      <w:r w:rsidR="001278BE">
        <w:t xml:space="preserve">that has been </w:t>
      </w:r>
      <w:r w:rsidR="00D13AEB">
        <w:t xml:space="preserve">made </w:t>
      </w:r>
      <w:r w:rsidR="00167913" w:rsidRPr="00167913">
        <w:t>in the</w:t>
      </w:r>
      <w:r>
        <w:t xml:space="preserve"> evolution</w:t>
      </w:r>
      <w:r w:rsidR="00167913" w:rsidRPr="00167913">
        <w:t xml:space="preserve"> </w:t>
      </w:r>
      <w:r w:rsidR="00167913">
        <w:t>of closed-loop systems</w:t>
      </w:r>
      <w:r w:rsidR="00167913" w:rsidRPr="00167913">
        <w:t xml:space="preserve"> as a</w:t>
      </w:r>
      <w:r w:rsidR="000F7CF2">
        <w:t>n effective</w:t>
      </w:r>
      <w:r w:rsidR="00167913" w:rsidRPr="00167913">
        <w:t xml:space="preserve"> treatment</w:t>
      </w:r>
      <w:r w:rsidR="00D13AEB">
        <w:t xml:space="preserve"> </w:t>
      </w:r>
      <w:r w:rsidR="000320DA">
        <w:t xml:space="preserve">option </w:t>
      </w:r>
      <w:r w:rsidR="00167913" w:rsidRPr="00167913">
        <w:t xml:space="preserve">for </w:t>
      </w:r>
      <w:r w:rsidR="00D13AEB">
        <w:t>T1D</w:t>
      </w:r>
      <w:r w:rsidR="000B1D2A">
        <w:t>M</w:t>
      </w:r>
      <w:r w:rsidR="00167913" w:rsidRPr="00167913">
        <w:t xml:space="preserve">. </w:t>
      </w:r>
    </w:p>
    <w:p w:rsidR="001278BE" w:rsidRDefault="005D6136" w:rsidP="008F7FC2">
      <w:pPr>
        <w:spacing w:line="360" w:lineRule="auto"/>
        <w:jc w:val="both"/>
      </w:pPr>
      <w:r>
        <w:t>D</w:t>
      </w:r>
      <w:r w:rsidR="001278BE">
        <w:t xml:space="preserve">evelopment </w:t>
      </w:r>
      <w:r w:rsidR="00B40757">
        <w:t xml:space="preserve">of closed-loop systems </w:t>
      </w:r>
      <w:r w:rsidR="001278BE">
        <w:t>has</w:t>
      </w:r>
      <w:r w:rsidR="00B40757">
        <w:t xml:space="preserve"> </w:t>
      </w:r>
      <w:r w:rsidR="001278BE">
        <w:t>advanced</w:t>
      </w:r>
      <w:r w:rsidR="00B40757">
        <w:t xml:space="preserve"> from </w:t>
      </w:r>
      <w:r w:rsidR="001278BE">
        <w:t xml:space="preserve">feasibility </w:t>
      </w:r>
      <w:r w:rsidR="00B40757">
        <w:t>evaluation</w:t>
      </w:r>
      <w:r w:rsidR="001278BE">
        <w:t>s</w:t>
      </w:r>
      <w:r w:rsidR="00B40757">
        <w:t xml:space="preserve"> in </w:t>
      </w:r>
      <w:r w:rsidR="00B40757" w:rsidRPr="00B40757">
        <w:t>highly supervised settings over short periods of time</w:t>
      </w:r>
      <w:r w:rsidR="00B40757">
        <w:t>,</w:t>
      </w:r>
      <w:r w:rsidR="00B40757" w:rsidRPr="00B40757">
        <w:t xml:space="preserve"> </w:t>
      </w:r>
      <w:r w:rsidR="00D13AEB">
        <w:t xml:space="preserve">to </w:t>
      </w:r>
      <w:r w:rsidR="001278BE">
        <w:t xml:space="preserve">clinical </w:t>
      </w:r>
      <w:r w:rsidR="00D13AEB">
        <w:t xml:space="preserve">studies in </w:t>
      </w:r>
      <w:r w:rsidR="00167913" w:rsidRPr="00167913">
        <w:t>free-living, unsupervised conditions</w:t>
      </w:r>
      <w:r w:rsidR="001278BE">
        <w:t xml:space="preserve"> </w:t>
      </w:r>
      <w:r w:rsidR="008F7FC2">
        <w:t>lasting several months. T</w:t>
      </w:r>
      <w:r w:rsidR="001278BE">
        <w:t xml:space="preserve">he approval </w:t>
      </w:r>
      <w:r w:rsidR="008F7FC2" w:rsidRPr="008F7FC2">
        <w:t xml:space="preserve">in the US </w:t>
      </w:r>
      <w:r w:rsidR="001278BE">
        <w:t xml:space="preserve">of the first </w:t>
      </w:r>
      <w:r w:rsidR="008F7FC2">
        <w:t xml:space="preserve">hybrid </w:t>
      </w:r>
      <w:r w:rsidR="001278BE">
        <w:t>closed-loop system</w:t>
      </w:r>
      <w:r w:rsidR="001278BE" w:rsidRPr="001278BE">
        <w:t xml:space="preserve"> </w:t>
      </w:r>
      <w:r w:rsidR="008F7FC2">
        <w:t>(</w:t>
      </w:r>
      <w:proofErr w:type="spellStart"/>
      <w:r w:rsidR="008F7FC2">
        <w:t>MiniMed</w:t>
      </w:r>
      <w:proofErr w:type="spellEnd"/>
      <w:r w:rsidR="008F7FC2">
        <w:t xml:space="preserve">® 670G </w:t>
      </w:r>
      <w:proofErr w:type="gramStart"/>
      <w:r w:rsidR="008F7FC2">
        <w:t>pump</w:t>
      </w:r>
      <w:proofErr w:type="gramEnd"/>
      <w:r w:rsidR="008F7FC2">
        <w:t xml:space="preserve">, </w:t>
      </w:r>
      <w:r w:rsidR="001278BE" w:rsidRPr="001278BE">
        <w:t>Medtronic, Northridge, CA)</w:t>
      </w:r>
      <w:r w:rsidR="001278BE">
        <w:t xml:space="preserve"> in </w:t>
      </w:r>
      <w:r w:rsidR="008F7FC2" w:rsidRPr="008F7FC2">
        <w:t xml:space="preserve">2016 </w:t>
      </w:r>
      <w:r w:rsidR="008F7FC2">
        <w:t xml:space="preserve">for </w:t>
      </w:r>
      <w:r w:rsidR="008F7FC2" w:rsidRPr="008F7FC2">
        <w:t xml:space="preserve">use </w:t>
      </w:r>
      <w:r w:rsidR="008F7FC2">
        <w:t>in</w:t>
      </w:r>
      <w:r w:rsidR="008F7FC2" w:rsidRPr="008F7FC2">
        <w:t xml:space="preserve"> T1D</w:t>
      </w:r>
      <w:r w:rsidR="000B1D2A">
        <w:t>M</w:t>
      </w:r>
      <w:r w:rsidR="008F7FC2" w:rsidRPr="008F7FC2">
        <w:t xml:space="preserve"> </w:t>
      </w:r>
      <w:r w:rsidR="008F7FC2">
        <w:t>reflects these advancements.</w:t>
      </w:r>
      <w:r w:rsidR="00D13AEB">
        <w:t xml:space="preserve"> </w:t>
      </w:r>
    </w:p>
    <w:p w:rsidR="001278BE" w:rsidRDefault="001278BE" w:rsidP="008F7FC2">
      <w:pPr>
        <w:spacing w:line="360" w:lineRule="auto"/>
        <w:jc w:val="both"/>
      </w:pPr>
      <w:r>
        <w:t>We discuss the evidence from clinical studies that c</w:t>
      </w:r>
      <w:r w:rsidR="00B40757">
        <w:t xml:space="preserve">losed-loop systems </w:t>
      </w:r>
      <w:r>
        <w:t xml:space="preserve">are effective with </w:t>
      </w:r>
      <w:r w:rsidR="00167913" w:rsidRPr="00167913">
        <w:t xml:space="preserve">improved </w:t>
      </w:r>
      <w:r w:rsidR="005D6136" w:rsidRPr="00167913">
        <w:t>gl</w:t>
      </w:r>
      <w:r w:rsidR="005D6136">
        <w:t>ycaemic</w:t>
      </w:r>
      <w:r w:rsidR="005D6136" w:rsidRPr="00167913">
        <w:t xml:space="preserve"> </w:t>
      </w:r>
      <w:r w:rsidR="00167913" w:rsidRPr="00167913">
        <w:t xml:space="preserve">outcomes, reduced hypoglycaemia and </w:t>
      </w:r>
      <w:r w:rsidR="003E0AAB">
        <w:t xml:space="preserve">had </w:t>
      </w:r>
      <w:r w:rsidR="00167913" w:rsidRPr="00167913">
        <w:t xml:space="preserve">positive </w:t>
      </w:r>
      <w:r w:rsidR="005D6136">
        <w:t>end-</w:t>
      </w:r>
      <w:r w:rsidR="00167913" w:rsidRPr="00167913">
        <w:t>user acceptance</w:t>
      </w:r>
      <w:r w:rsidR="00B40757" w:rsidRPr="00B40757">
        <w:t xml:space="preserve"> </w:t>
      </w:r>
      <w:r w:rsidR="00B40757">
        <w:t>in</w:t>
      </w:r>
      <w:r w:rsidR="00D13AEB">
        <w:t xml:space="preserve"> children, adolescents, </w:t>
      </w:r>
      <w:r w:rsidR="00B40757" w:rsidRPr="00B40757">
        <w:t>adults</w:t>
      </w:r>
      <w:r w:rsidR="00D13AEB">
        <w:t xml:space="preserve"> and pregnant women with T1D</w:t>
      </w:r>
      <w:r w:rsidR="000B1D2A">
        <w:t>M</w:t>
      </w:r>
      <w:r w:rsidR="00167913" w:rsidRPr="00167913">
        <w:t>.</w:t>
      </w:r>
      <w:r w:rsidR="00D13AEB">
        <w:t xml:space="preserve"> We also </w:t>
      </w:r>
      <w:r>
        <w:t xml:space="preserve">present </w:t>
      </w:r>
      <w:r w:rsidR="00D13AEB">
        <w:t>the outlook</w:t>
      </w:r>
      <w:r>
        <w:t xml:space="preserve"> for</w:t>
      </w:r>
      <w:r w:rsidR="00D13AEB">
        <w:t xml:space="preserve"> </w:t>
      </w:r>
      <w:r>
        <w:t xml:space="preserve">future </w:t>
      </w:r>
      <w:r w:rsidR="00D13AEB">
        <w:t>closed-loop systems</w:t>
      </w:r>
      <w:r>
        <w:t xml:space="preserve"> in the treatment of T1D</w:t>
      </w:r>
      <w:r w:rsidR="000B1D2A">
        <w:t>M</w:t>
      </w:r>
      <w:r w:rsidR="00D13AEB">
        <w:t xml:space="preserve"> </w:t>
      </w:r>
      <w:r w:rsidR="00167913" w:rsidRPr="00167913">
        <w:t xml:space="preserve">and </w:t>
      </w:r>
      <w:r>
        <w:t>identify the challenges facing the wide-spread clinical adoption of this technology</w:t>
      </w:r>
      <w:r w:rsidR="008F7FC2">
        <w:t>.</w:t>
      </w:r>
      <w:r>
        <w:t xml:space="preserve"> </w:t>
      </w:r>
    </w:p>
    <w:p w:rsidR="00167913" w:rsidRPr="00102C89" w:rsidRDefault="00102C89" w:rsidP="008F7FC2">
      <w:pPr>
        <w:spacing w:line="360" w:lineRule="auto"/>
        <w:rPr>
          <w:b/>
        </w:rPr>
      </w:pPr>
      <w:r w:rsidRPr="00102C89">
        <w:rPr>
          <w:b/>
        </w:rPr>
        <w:t xml:space="preserve">Key words: </w:t>
      </w:r>
      <w:r w:rsidRPr="00102C89">
        <w:t>artificial pancreas, closed-loop, type 1 diabetes, efficacy</w:t>
      </w:r>
    </w:p>
    <w:p w:rsidR="00102C89" w:rsidRDefault="00102C89">
      <w:pPr>
        <w:rPr>
          <w:b/>
          <w:u w:val="single"/>
        </w:rPr>
      </w:pPr>
      <w:r>
        <w:rPr>
          <w:b/>
          <w:u w:val="single"/>
        </w:rPr>
        <w:br w:type="page"/>
      </w:r>
    </w:p>
    <w:p w:rsidR="00B8682F" w:rsidRPr="003A0CF4" w:rsidRDefault="00630C33" w:rsidP="009C1755">
      <w:pPr>
        <w:spacing w:line="360" w:lineRule="auto"/>
        <w:rPr>
          <w:b/>
          <w:u w:val="single"/>
        </w:rPr>
      </w:pPr>
      <w:r w:rsidRPr="003A0CF4">
        <w:rPr>
          <w:b/>
          <w:u w:val="single"/>
        </w:rPr>
        <w:lastRenderedPageBreak/>
        <w:t>Introduction</w:t>
      </w:r>
      <w:r w:rsidR="00B8682F" w:rsidRPr="003A0CF4">
        <w:rPr>
          <w:b/>
          <w:u w:val="single"/>
        </w:rPr>
        <w:t xml:space="preserve"> </w:t>
      </w:r>
    </w:p>
    <w:p w:rsidR="009D55A4" w:rsidRPr="003A0CF4" w:rsidRDefault="009D55A4" w:rsidP="009C1755">
      <w:pPr>
        <w:spacing w:line="360" w:lineRule="auto"/>
        <w:jc w:val="both"/>
        <w:rPr>
          <w:rFonts w:cs="Times New Roman"/>
        </w:rPr>
      </w:pPr>
      <w:r w:rsidRPr="003A0CF4">
        <w:rPr>
          <w:rFonts w:cs="Times New Roman"/>
        </w:rPr>
        <w:t xml:space="preserve">This review outlines the progress in the development of the artificial pancreas as a treatment for type </w:t>
      </w:r>
      <w:proofErr w:type="gramStart"/>
      <w:r w:rsidRPr="003A0CF4">
        <w:rPr>
          <w:rFonts w:cs="Times New Roman"/>
        </w:rPr>
        <w:t>1 diabetes</w:t>
      </w:r>
      <w:proofErr w:type="gramEnd"/>
      <w:r w:rsidRPr="003A0CF4">
        <w:rPr>
          <w:rFonts w:cs="Times New Roman"/>
        </w:rPr>
        <w:t xml:space="preserve"> (T1D</w:t>
      </w:r>
      <w:r w:rsidR="000B1D2A">
        <w:rPr>
          <w:rFonts w:cs="Times New Roman"/>
        </w:rPr>
        <w:t>M</w:t>
      </w:r>
      <w:r w:rsidRPr="003A0CF4">
        <w:rPr>
          <w:rFonts w:cs="Times New Roman"/>
        </w:rPr>
        <w:t xml:space="preserve">). We reflect on the status of artificial </w:t>
      </w:r>
      <w:r w:rsidR="009D2388" w:rsidRPr="003A0CF4">
        <w:rPr>
          <w:rFonts w:cs="Times New Roman"/>
        </w:rPr>
        <w:t>pancreas technology in 2011</w:t>
      </w:r>
      <w:r w:rsidRPr="003A0CF4">
        <w:rPr>
          <w:rFonts w:cs="Times New Roman"/>
        </w:rPr>
        <w:t>, at the time the James Lind A</w:t>
      </w:r>
      <w:r w:rsidR="00513AA3" w:rsidRPr="003A0CF4">
        <w:rPr>
          <w:rFonts w:cs="Times New Roman"/>
        </w:rPr>
        <w:t>lliance r</w:t>
      </w:r>
      <w:r w:rsidRPr="003A0CF4">
        <w:rPr>
          <w:rFonts w:cs="Times New Roman"/>
        </w:rPr>
        <w:t>esearch priorities for T1D</w:t>
      </w:r>
      <w:r w:rsidR="000B1D2A">
        <w:rPr>
          <w:rFonts w:cs="Times New Roman"/>
        </w:rPr>
        <w:t>M</w:t>
      </w:r>
      <w:r w:rsidRPr="003A0CF4">
        <w:rPr>
          <w:rFonts w:cs="Times New Roman"/>
        </w:rPr>
        <w:t xml:space="preserve"> were set, current efficacy and safety data, and future challenges for widespread adoption of </w:t>
      </w:r>
      <w:r w:rsidR="005D6136">
        <w:rPr>
          <w:rFonts w:cs="Times New Roman"/>
        </w:rPr>
        <w:t>closed-loop systems</w:t>
      </w:r>
      <w:r w:rsidRPr="003A0CF4">
        <w:rPr>
          <w:rFonts w:cs="Times New Roman"/>
        </w:rPr>
        <w:t>.</w:t>
      </w:r>
    </w:p>
    <w:p w:rsidR="00E056E3" w:rsidRDefault="008C6D07" w:rsidP="009C1755">
      <w:pPr>
        <w:spacing w:line="360" w:lineRule="auto"/>
        <w:jc w:val="both"/>
        <w:rPr>
          <w:rFonts w:cs="Times New Roman"/>
        </w:rPr>
      </w:pPr>
      <w:r w:rsidRPr="003A0CF4">
        <w:rPr>
          <w:rFonts w:cs="Times New Roman"/>
        </w:rPr>
        <w:t>Attainment of near normoglycaemia for people with T1D</w:t>
      </w:r>
      <w:r w:rsidR="000B1D2A">
        <w:rPr>
          <w:rFonts w:cs="Times New Roman"/>
        </w:rPr>
        <w:t>M</w:t>
      </w:r>
      <w:r w:rsidRPr="003A0CF4">
        <w:rPr>
          <w:rFonts w:cs="Times New Roman"/>
        </w:rPr>
        <w:t xml:space="preserve"> is difficult to achieve</w:t>
      </w:r>
      <w:r w:rsidR="004B342B" w:rsidRPr="003A0CF4">
        <w:rPr>
          <w:rFonts w:cs="Times New Roman"/>
        </w:rPr>
        <w:t xml:space="preserve"> without hypoglycaemia and </w:t>
      </w:r>
      <w:r w:rsidR="004824A6" w:rsidRPr="003A0CF4">
        <w:rPr>
          <w:rFonts w:cs="Times New Roman"/>
        </w:rPr>
        <w:t xml:space="preserve">a high burden of </w:t>
      </w:r>
      <w:r w:rsidR="004B342B" w:rsidRPr="003A0CF4">
        <w:rPr>
          <w:rFonts w:cs="Times New Roman"/>
        </w:rPr>
        <w:t>di</w:t>
      </w:r>
      <w:r w:rsidR="004824A6" w:rsidRPr="003A0CF4">
        <w:rPr>
          <w:rFonts w:cs="Times New Roman"/>
        </w:rPr>
        <w:t>abe</w:t>
      </w:r>
      <w:r w:rsidR="004B342B" w:rsidRPr="003A0CF4">
        <w:rPr>
          <w:rFonts w:cs="Times New Roman"/>
        </w:rPr>
        <w:t xml:space="preserve">tes </w:t>
      </w:r>
      <w:r w:rsidR="004824A6" w:rsidRPr="003A0CF4">
        <w:rPr>
          <w:rFonts w:cs="Times New Roman"/>
        </w:rPr>
        <w:t>self</w:t>
      </w:r>
      <w:r w:rsidR="004B342B" w:rsidRPr="003A0CF4">
        <w:rPr>
          <w:rFonts w:cs="Times New Roman"/>
        </w:rPr>
        <w:t>-care</w:t>
      </w:r>
      <w:r w:rsidRPr="003A0CF4">
        <w:rPr>
          <w:rFonts w:cs="Times New Roman"/>
        </w:rPr>
        <w:t>.</w:t>
      </w:r>
      <w:r w:rsidR="00FC2327" w:rsidRPr="003A0CF4">
        <w:rPr>
          <w:rFonts w:cs="Times New Roman"/>
        </w:rPr>
        <w:t xml:space="preserve"> T</w:t>
      </w:r>
      <w:r w:rsidR="00630C33" w:rsidRPr="003A0CF4">
        <w:rPr>
          <w:rFonts w:cs="Times New Roman"/>
        </w:rPr>
        <w:t xml:space="preserve">he Diabetes </w:t>
      </w:r>
      <w:r w:rsidR="00602738" w:rsidRPr="003A0CF4">
        <w:rPr>
          <w:rFonts w:cs="Times New Roman"/>
        </w:rPr>
        <w:t xml:space="preserve">Control and Complications Trial </w:t>
      </w:r>
      <w:r w:rsidR="00FC2327" w:rsidRPr="003A0CF4">
        <w:rPr>
          <w:rFonts w:cs="Times New Roman"/>
        </w:rPr>
        <w:t xml:space="preserve">demonstrated </w:t>
      </w:r>
      <w:r w:rsidR="00602738" w:rsidRPr="003A0CF4">
        <w:rPr>
          <w:rFonts w:cs="Times New Roman"/>
        </w:rPr>
        <w:t>benefits of</w:t>
      </w:r>
      <w:r w:rsidR="00630C33" w:rsidRPr="003A0CF4">
        <w:rPr>
          <w:rFonts w:cs="Times New Roman"/>
        </w:rPr>
        <w:t xml:space="preserve"> </w:t>
      </w:r>
      <w:r w:rsidR="00C81E59" w:rsidRPr="003A0CF4">
        <w:rPr>
          <w:rFonts w:cs="Times New Roman"/>
        </w:rPr>
        <w:t>intensive insulin therapy</w:t>
      </w:r>
      <w:r w:rsidR="00FC2327" w:rsidRPr="003A0CF4">
        <w:rPr>
          <w:rFonts w:cs="Times New Roman"/>
        </w:rPr>
        <w:t xml:space="preserve"> and led to</w:t>
      </w:r>
      <w:r w:rsidR="00602738" w:rsidRPr="003A0CF4">
        <w:rPr>
          <w:rFonts w:cs="Times New Roman"/>
        </w:rPr>
        <w:t xml:space="preserve"> </w:t>
      </w:r>
      <w:r w:rsidR="00630C33" w:rsidRPr="003A0CF4">
        <w:rPr>
          <w:rFonts w:cs="Times New Roman"/>
        </w:rPr>
        <w:t xml:space="preserve">increased </w:t>
      </w:r>
      <w:r w:rsidR="005D6136" w:rsidRPr="003A0CF4">
        <w:rPr>
          <w:rFonts w:cs="Times New Roman"/>
        </w:rPr>
        <w:t>u</w:t>
      </w:r>
      <w:r w:rsidR="003C5F92">
        <w:rPr>
          <w:rFonts w:cs="Times New Roman"/>
        </w:rPr>
        <w:t>ptake</w:t>
      </w:r>
      <w:r w:rsidR="005D6136" w:rsidRPr="003A0CF4">
        <w:rPr>
          <w:rFonts w:cs="Times New Roman"/>
        </w:rPr>
        <w:t xml:space="preserve"> </w:t>
      </w:r>
      <w:r w:rsidR="00630C33" w:rsidRPr="003A0CF4">
        <w:rPr>
          <w:rFonts w:cs="Times New Roman"/>
        </w:rPr>
        <w:t>of insulin pump</w:t>
      </w:r>
      <w:r w:rsidR="005D6136">
        <w:rPr>
          <w:rFonts w:cs="Times New Roman"/>
        </w:rPr>
        <w:t>s</w:t>
      </w:r>
      <w:r w:rsidR="00630C33" w:rsidRPr="003A0CF4">
        <w:rPr>
          <w:rFonts w:cs="Times New Roman"/>
        </w:rPr>
        <w:t xml:space="preserve"> (continuous subcutaneous insulin infusion, CSII) </w:t>
      </w:r>
      <w:r w:rsidR="009D55A4" w:rsidRPr="003A0CF4">
        <w:rPr>
          <w:rFonts w:cs="Times New Roman"/>
        </w:rPr>
        <w:t xml:space="preserve">to </w:t>
      </w:r>
      <w:r w:rsidR="00630C33" w:rsidRPr="003A0CF4">
        <w:rPr>
          <w:rFonts w:cs="Times New Roman"/>
        </w:rPr>
        <w:t>achieve improved gl</w:t>
      </w:r>
      <w:r w:rsidR="005D6136">
        <w:rPr>
          <w:rFonts w:cs="Times New Roman"/>
        </w:rPr>
        <w:t>ycaemic</w:t>
      </w:r>
      <w:r w:rsidR="00630C33" w:rsidRPr="003A0CF4">
        <w:rPr>
          <w:rFonts w:cs="Times New Roman"/>
        </w:rPr>
        <w:t xml:space="preserve"> </w:t>
      </w:r>
      <w:r w:rsidR="005D6136">
        <w:rPr>
          <w:rFonts w:cs="Times New Roman"/>
        </w:rPr>
        <w:t>outcomes,</w:t>
      </w:r>
      <w:r w:rsidR="00630C33" w:rsidRPr="003A0CF4">
        <w:rPr>
          <w:rFonts w:cs="Times New Roman"/>
        </w:rPr>
        <w:t xml:space="preserve"> reduce hypoglycaemia </w:t>
      </w:r>
      <w:r w:rsidR="0092456E">
        <w:rPr>
          <w:rFonts w:cs="Times New Roman"/>
        </w:rPr>
        <w:t xml:space="preserve">risk </w:t>
      </w:r>
      <w:r w:rsidR="00630C33" w:rsidRPr="003A0CF4">
        <w:rPr>
          <w:rFonts w:cs="Times New Roman"/>
        </w:rPr>
        <w:t xml:space="preserve">and improve </w:t>
      </w:r>
      <w:r w:rsidR="0092456E">
        <w:rPr>
          <w:rFonts w:cs="Times New Roman"/>
        </w:rPr>
        <w:t xml:space="preserve">the </w:t>
      </w:r>
      <w:r w:rsidR="00630C33" w:rsidRPr="003A0CF4">
        <w:rPr>
          <w:rFonts w:cs="Times New Roman"/>
        </w:rPr>
        <w:t>qu</w:t>
      </w:r>
      <w:r w:rsidR="003B5035">
        <w:rPr>
          <w:rFonts w:cs="Times New Roman"/>
        </w:rPr>
        <w:t xml:space="preserve">ality of life </w:t>
      </w:r>
      <w:r w:rsidR="0092456E">
        <w:rPr>
          <w:rFonts w:cs="Times New Roman"/>
        </w:rPr>
        <w:t>for</w:t>
      </w:r>
      <w:r w:rsidR="003B5035">
        <w:rPr>
          <w:rFonts w:cs="Times New Roman"/>
        </w:rPr>
        <w:t xml:space="preserve"> people with T1D</w:t>
      </w:r>
      <w:r w:rsidR="000B1D2A">
        <w:rPr>
          <w:rFonts w:cs="Times New Roman"/>
        </w:rPr>
        <w:t>M</w:t>
      </w:r>
      <w:r w:rsidR="003B5035">
        <w:rPr>
          <w:rFonts w:cs="Times New Roman"/>
        </w:rPr>
        <w:t xml:space="preserve"> </w:t>
      </w:r>
      <w:r w:rsidR="003B5035">
        <w:rPr>
          <w:rFonts w:cs="Times New Roman"/>
        </w:rPr>
        <w:fldChar w:fldCharType="begin">
          <w:fldData xml:space="preserve">PEVuZE5vdGU+PENpdGU+PEF1dGhvcj5QaWNrdXA8L0F1dGhvcj48WWVhcj4yMDEyPC9ZZWFyPjxS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</w:fldData>
        </w:fldChar>
      </w:r>
      <w:r w:rsidR="005E09DA">
        <w:rPr>
          <w:rFonts w:cs="Times New Roman"/>
        </w:rPr>
        <w:instrText xml:space="preserve"> ADDIN EN.CITE </w:instrText>
      </w:r>
      <w:r w:rsidR="005E09DA">
        <w:rPr>
          <w:rFonts w:cs="Times New Roman"/>
        </w:rPr>
        <w:fldChar w:fldCharType="begin">
          <w:fldData xml:space="preserve">PEVuZE5vdGU+PENpdGU+PEF1dGhvcj5QaWNrdXA8L0F1dGhvcj48WWVhcj4yMDEyPC9ZZWFyPjxS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</w:fldData>
        </w:fldChar>
      </w:r>
      <w:r w:rsidR="005E09DA">
        <w:rPr>
          <w:rFonts w:cs="Times New Roman"/>
        </w:rPr>
        <w:instrText xml:space="preserve"> ADDIN EN.CITE.DATA </w:instrText>
      </w:r>
      <w:r w:rsidR="005E09DA">
        <w:rPr>
          <w:rFonts w:cs="Times New Roman"/>
        </w:rPr>
      </w:r>
      <w:r w:rsidR="005E09DA">
        <w:rPr>
          <w:rFonts w:cs="Times New Roman"/>
        </w:rPr>
        <w:fldChar w:fldCharType="end"/>
      </w:r>
      <w:r w:rsidR="003B5035">
        <w:rPr>
          <w:rFonts w:cs="Times New Roman"/>
        </w:rPr>
      </w:r>
      <w:r w:rsidR="003B5035">
        <w:rPr>
          <w:rFonts w:cs="Times New Roman"/>
        </w:rPr>
        <w:fldChar w:fldCharType="separate"/>
      </w:r>
      <w:r w:rsidR="005E09DA">
        <w:rPr>
          <w:rFonts w:cs="Times New Roman"/>
          <w:noProof/>
        </w:rPr>
        <w:t>(1, 2)</w:t>
      </w:r>
      <w:r w:rsidR="003B5035">
        <w:rPr>
          <w:rFonts w:cs="Times New Roman"/>
        </w:rPr>
        <w:fldChar w:fldCharType="end"/>
      </w:r>
      <w:r w:rsidR="00630C33" w:rsidRPr="003A0CF4">
        <w:rPr>
          <w:rFonts w:cs="Times New Roman"/>
        </w:rPr>
        <w:t>.</w:t>
      </w:r>
      <w:r w:rsidR="001E618A" w:rsidRPr="003A0CF4">
        <w:rPr>
          <w:rFonts w:cs="Times New Roman"/>
        </w:rPr>
        <w:t xml:space="preserve"> </w:t>
      </w:r>
    </w:p>
    <w:p w:rsidR="00E056E3" w:rsidRDefault="00947A56" w:rsidP="009C1755">
      <w:pPr>
        <w:spacing w:line="360" w:lineRule="auto"/>
        <w:jc w:val="both"/>
        <w:rPr>
          <w:rFonts w:cs="Times New Roman"/>
        </w:rPr>
      </w:pPr>
      <w:r w:rsidRPr="003A0CF4">
        <w:rPr>
          <w:rFonts w:cs="Times New Roman"/>
        </w:rPr>
        <w:t xml:space="preserve">Insulin pumps can be used in </w:t>
      </w:r>
      <w:r w:rsidR="005D6136">
        <w:rPr>
          <w:rFonts w:cs="Times New Roman"/>
        </w:rPr>
        <w:t>associa</w:t>
      </w:r>
      <w:r w:rsidRPr="003A0CF4">
        <w:rPr>
          <w:rFonts w:cs="Times New Roman"/>
        </w:rPr>
        <w:t xml:space="preserve">tion with </w:t>
      </w:r>
      <w:r>
        <w:rPr>
          <w:rFonts w:cs="Times New Roman"/>
        </w:rPr>
        <w:t>continuous glucose monitoring (</w:t>
      </w:r>
      <w:r w:rsidRPr="003A0CF4">
        <w:rPr>
          <w:rFonts w:cs="Times New Roman"/>
        </w:rPr>
        <w:t>CGM</w:t>
      </w:r>
      <w:r>
        <w:rPr>
          <w:rFonts w:cs="Times New Roman"/>
        </w:rPr>
        <w:t>)</w:t>
      </w:r>
      <w:r w:rsidR="00E056E3">
        <w:rPr>
          <w:rFonts w:cs="Times New Roman"/>
        </w:rPr>
        <w:t xml:space="preserve"> systems</w:t>
      </w:r>
      <w:r w:rsidRPr="003A0CF4">
        <w:rPr>
          <w:rFonts w:cs="Times New Roman"/>
        </w:rPr>
        <w:t xml:space="preserve">, allowing users to manually </w:t>
      </w:r>
      <w:r w:rsidR="005D6136">
        <w:rPr>
          <w:rFonts w:cs="Times New Roman"/>
        </w:rPr>
        <w:t xml:space="preserve">adjust </w:t>
      </w:r>
      <w:r w:rsidRPr="003A0CF4">
        <w:rPr>
          <w:rFonts w:cs="Times New Roman"/>
        </w:rPr>
        <w:t xml:space="preserve">insulin </w:t>
      </w:r>
      <w:r w:rsidR="00EB3339">
        <w:rPr>
          <w:rFonts w:cs="Times New Roman"/>
        </w:rPr>
        <w:t>delivery</w:t>
      </w:r>
      <w:r w:rsidRPr="003A0CF4">
        <w:rPr>
          <w:rFonts w:cs="Times New Roman"/>
        </w:rPr>
        <w:t xml:space="preserve"> rate</w:t>
      </w:r>
      <w:r w:rsidR="005D6136">
        <w:rPr>
          <w:rFonts w:cs="Times New Roman"/>
        </w:rPr>
        <w:t>s</w:t>
      </w:r>
      <w:r w:rsidRPr="003A0CF4">
        <w:rPr>
          <w:rFonts w:cs="Times New Roman"/>
        </w:rPr>
        <w:t xml:space="preserve"> according to </w:t>
      </w:r>
      <w:r w:rsidR="00E056E3">
        <w:rPr>
          <w:rFonts w:cs="Times New Roman"/>
        </w:rPr>
        <w:t xml:space="preserve">the </w:t>
      </w:r>
      <w:r w:rsidRPr="003A0CF4">
        <w:rPr>
          <w:rFonts w:cs="Times New Roman"/>
        </w:rPr>
        <w:t xml:space="preserve">CGM values (sensor augmented pump therapy). </w:t>
      </w:r>
      <w:r w:rsidR="00630C33" w:rsidRPr="003A0CF4">
        <w:rPr>
          <w:rFonts w:cs="Times New Roman"/>
        </w:rPr>
        <w:t>CGM systems which measure real-time interstitial glucose concentration</w:t>
      </w:r>
      <w:r w:rsidR="00C6343B" w:rsidRPr="003A0CF4">
        <w:rPr>
          <w:rFonts w:cs="Times New Roman"/>
        </w:rPr>
        <w:t xml:space="preserve"> </w:t>
      </w:r>
      <w:r w:rsidR="009D55A4" w:rsidRPr="003A0CF4">
        <w:rPr>
          <w:rFonts w:cs="Times New Roman"/>
        </w:rPr>
        <w:t xml:space="preserve">have </w:t>
      </w:r>
      <w:r w:rsidR="00E056E3">
        <w:rPr>
          <w:rFonts w:cs="Times New Roman"/>
        </w:rPr>
        <w:t>demonstrated</w:t>
      </w:r>
      <w:r w:rsidR="00960D5B" w:rsidRPr="003A0CF4">
        <w:rPr>
          <w:rFonts w:cs="Times New Roman"/>
        </w:rPr>
        <w:t xml:space="preserve"> </w:t>
      </w:r>
      <w:r w:rsidR="00630C33" w:rsidRPr="003A0CF4">
        <w:rPr>
          <w:rFonts w:cs="Times New Roman"/>
        </w:rPr>
        <w:t>steady improvement</w:t>
      </w:r>
      <w:r w:rsidR="00960D5B" w:rsidRPr="003A0CF4">
        <w:rPr>
          <w:rFonts w:cs="Times New Roman"/>
        </w:rPr>
        <w:t xml:space="preserve">s in </w:t>
      </w:r>
      <w:r w:rsidR="00630C33" w:rsidRPr="003A0CF4">
        <w:rPr>
          <w:rFonts w:cs="Times New Roman"/>
        </w:rPr>
        <w:t xml:space="preserve">reliability and accuracy. </w:t>
      </w:r>
      <w:r w:rsidR="009D55A4" w:rsidRPr="003A0CF4">
        <w:rPr>
          <w:rFonts w:cs="Times New Roman"/>
        </w:rPr>
        <w:t>U</w:t>
      </w:r>
      <w:r w:rsidR="00630C33" w:rsidRPr="003A0CF4">
        <w:rPr>
          <w:rFonts w:cs="Times New Roman"/>
        </w:rPr>
        <w:t xml:space="preserve">se of CGM </w:t>
      </w:r>
      <w:r w:rsidR="005D6136">
        <w:rPr>
          <w:rFonts w:cs="Times New Roman"/>
        </w:rPr>
        <w:t>has demonstrated</w:t>
      </w:r>
      <w:r w:rsidR="00630C33" w:rsidRPr="003A0CF4">
        <w:rPr>
          <w:rFonts w:cs="Times New Roman"/>
        </w:rPr>
        <w:t xml:space="preserve"> improvements in glucose control and reduc</w:t>
      </w:r>
      <w:r w:rsidR="005D6136">
        <w:rPr>
          <w:rFonts w:cs="Times New Roman"/>
        </w:rPr>
        <w:t xml:space="preserve">ed </w:t>
      </w:r>
      <w:r w:rsidR="00630C33" w:rsidRPr="003A0CF4">
        <w:rPr>
          <w:rFonts w:cs="Times New Roman"/>
        </w:rPr>
        <w:t>hypoglycaemia</w:t>
      </w:r>
      <w:r w:rsidR="003F04F9">
        <w:rPr>
          <w:rFonts w:cs="Times New Roman"/>
        </w:rPr>
        <w:t xml:space="preserve"> </w:t>
      </w:r>
      <w:r w:rsidR="003F04F9">
        <w:rPr>
          <w:rFonts w:cs="Times New Roman"/>
        </w:rPr>
        <w:fldChar w:fldCharType="begin">
          <w:fldData xml:space="preserve">PEVuZE5vdGU+PENpdGU+PEF1dGhvcj5EYW5uZTwvQXV0aG9yPjxZZWFyPjIwMTc8L1llYXI+PFJl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</w:fldData>
        </w:fldChar>
      </w:r>
      <w:r w:rsidR="00A80334">
        <w:rPr>
          <w:rFonts w:cs="Times New Roman"/>
        </w:rPr>
        <w:instrText xml:space="preserve"> ADDIN EN.CITE </w:instrText>
      </w:r>
      <w:r w:rsidR="00A80334">
        <w:rPr>
          <w:rFonts w:cs="Times New Roman"/>
        </w:rPr>
        <w:fldChar w:fldCharType="begin">
          <w:fldData xml:space="preserve">PEVuZE5vdGU+PENpdGU+PEF1dGhvcj5EYW5uZTwvQXV0aG9yPjxZZWFyPjIwMTc8L1llYXI+PFJl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</w:fldData>
        </w:fldChar>
      </w:r>
      <w:r w:rsidR="00A80334">
        <w:rPr>
          <w:rFonts w:cs="Times New Roman"/>
        </w:rPr>
        <w:instrText xml:space="preserve"> ADDIN EN.CITE.DATA </w:instrText>
      </w:r>
      <w:r w:rsidR="00A80334">
        <w:rPr>
          <w:rFonts w:cs="Times New Roman"/>
        </w:rPr>
      </w:r>
      <w:r w:rsidR="00A80334">
        <w:rPr>
          <w:rFonts w:cs="Times New Roman"/>
        </w:rPr>
        <w:fldChar w:fldCharType="end"/>
      </w:r>
      <w:r w:rsidR="003F04F9">
        <w:rPr>
          <w:rFonts w:cs="Times New Roman"/>
        </w:rPr>
      </w:r>
      <w:r w:rsidR="003F04F9">
        <w:rPr>
          <w:rFonts w:cs="Times New Roman"/>
        </w:rPr>
        <w:fldChar w:fldCharType="separate"/>
      </w:r>
      <w:r w:rsidR="00A80334">
        <w:rPr>
          <w:rFonts w:cs="Times New Roman"/>
          <w:noProof/>
        </w:rPr>
        <w:t>(3, 4)</w:t>
      </w:r>
      <w:r w:rsidR="003F04F9">
        <w:rPr>
          <w:rFonts w:cs="Times New Roman"/>
        </w:rPr>
        <w:fldChar w:fldCharType="end"/>
      </w:r>
      <w:r w:rsidR="00630C33" w:rsidRPr="003A0CF4">
        <w:rPr>
          <w:rFonts w:cs="Times New Roman"/>
        </w:rPr>
        <w:t xml:space="preserve">. </w:t>
      </w:r>
    </w:p>
    <w:p w:rsidR="00DF6B8B" w:rsidRDefault="00630C33" w:rsidP="009C1755">
      <w:pPr>
        <w:spacing w:line="360" w:lineRule="auto"/>
        <w:jc w:val="both"/>
        <w:rPr>
          <w:rFonts w:cs="Times New Roman"/>
        </w:rPr>
      </w:pPr>
      <w:r w:rsidRPr="003A0CF4">
        <w:rPr>
          <w:rFonts w:cs="Times New Roman"/>
        </w:rPr>
        <w:t>Closed-loop insulin delivery (the artificial pancreas) is more sophisticated</w:t>
      </w:r>
      <w:r w:rsidR="005D6136">
        <w:rPr>
          <w:rFonts w:cs="Times New Roman"/>
        </w:rPr>
        <w:t xml:space="preserve">, </w:t>
      </w:r>
      <w:r w:rsidRPr="003A0CF4">
        <w:rPr>
          <w:rFonts w:cs="Times New Roman"/>
        </w:rPr>
        <w:t>combin</w:t>
      </w:r>
      <w:r w:rsidR="005D6136">
        <w:rPr>
          <w:rFonts w:cs="Times New Roman"/>
        </w:rPr>
        <w:t>ing</w:t>
      </w:r>
      <w:r w:rsidRPr="003A0CF4">
        <w:rPr>
          <w:rFonts w:cs="Times New Roman"/>
        </w:rPr>
        <w:t xml:space="preserve"> insulin pump and CGM with </w:t>
      </w:r>
      <w:r w:rsidRPr="003A0CF4">
        <w:rPr>
          <w:rFonts w:cs="Times New Roman"/>
          <w:i/>
        </w:rPr>
        <w:t>a control algorithm</w:t>
      </w:r>
      <w:r w:rsidR="00513AA3" w:rsidRPr="003A0CF4">
        <w:rPr>
          <w:rFonts w:cs="Times New Roman"/>
          <w:i/>
        </w:rPr>
        <w:t>,</w:t>
      </w:r>
      <w:r w:rsidR="00513AA3" w:rsidRPr="003A0CF4">
        <w:rPr>
          <w:rFonts w:cs="Times New Roman"/>
        </w:rPr>
        <w:t xml:space="preserve"> </w:t>
      </w:r>
      <w:r w:rsidRPr="003A0CF4">
        <w:rPr>
          <w:rFonts w:cs="Times New Roman"/>
        </w:rPr>
        <w:t>deliver</w:t>
      </w:r>
      <w:r w:rsidR="00513AA3" w:rsidRPr="003A0CF4">
        <w:rPr>
          <w:rFonts w:cs="Times New Roman"/>
        </w:rPr>
        <w:t>ing</w:t>
      </w:r>
      <w:r w:rsidRPr="003A0CF4">
        <w:rPr>
          <w:rFonts w:cs="Times New Roman"/>
        </w:rPr>
        <w:t xml:space="preserve"> insulin in a glucose-responsive </w:t>
      </w:r>
      <w:r w:rsidR="00EB3339">
        <w:rPr>
          <w:rFonts w:cs="Times New Roman"/>
        </w:rPr>
        <w:t>fashion</w:t>
      </w:r>
      <w:r w:rsidR="00EB3339" w:rsidRPr="003A0CF4">
        <w:rPr>
          <w:rFonts w:cs="Times New Roman"/>
        </w:rPr>
        <w:t xml:space="preserve"> </w:t>
      </w:r>
      <w:r w:rsidRPr="003A0CF4">
        <w:rPr>
          <w:rFonts w:cs="Times New Roman"/>
        </w:rPr>
        <w:t xml:space="preserve">by automatically </w:t>
      </w:r>
      <w:r w:rsidR="005D6136">
        <w:rPr>
          <w:rFonts w:cs="Times New Roman"/>
        </w:rPr>
        <w:t>modifying</w:t>
      </w:r>
      <w:r w:rsidR="00C52DB6">
        <w:rPr>
          <w:rFonts w:cs="Times New Roman"/>
        </w:rPr>
        <w:t xml:space="preserve"> </w:t>
      </w:r>
      <w:r w:rsidRPr="003A0CF4">
        <w:rPr>
          <w:rFonts w:cs="Times New Roman"/>
        </w:rPr>
        <w:t xml:space="preserve">the insulin </w:t>
      </w:r>
      <w:r w:rsidR="00EB3339">
        <w:rPr>
          <w:rFonts w:cs="Times New Roman"/>
        </w:rPr>
        <w:t>infusion</w:t>
      </w:r>
      <w:r w:rsidR="00EB3339" w:rsidRPr="003A0CF4">
        <w:rPr>
          <w:rFonts w:cs="Times New Roman"/>
        </w:rPr>
        <w:t xml:space="preserve"> </w:t>
      </w:r>
      <w:r w:rsidRPr="003A0CF4">
        <w:rPr>
          <w:rFonts w:cs="Times New Roman"/>
        </w:rPr>
        <w:t xml:space="preserve">rate based on </w:t>
      </w:r>
      <w:r w:rsidR="005D6136">
        <w:rPr>
          <w:rFonts w:cs="Times New Roman"/>
        </w:rPr>
        <w:t xml:space="preserve">the </w:t>
      </w:r>
      <w:r w:rsidRPr="003A0CF4">
        <w:rPr>
          <w:rFonts w:cs="Times New Roman"/>
        </w:rPr>
        <w:t>sensor glucose levels</w:t>
      </w:r>
      <w:r w:rsidR="005D6136" w:rsidRPr="005D6136">
        <w:t xml:space="preserve"> </w:t>
      </w:r>
      <w:r w:rsidR="005D6136">
        <w:t>(</w:t>
      </w:r>
      <w:r w:rsidR="005D6136" w:rsidRPr="005D6136">
        <w:rPr>
          <w:rFonts w:cs="Times New Roman"/>
        </w:rPr>
        <w:t>single-hormone closed-loop systems)</w:t>
      </w:r>
      <w:r w:rsidRPr="003A0CF4">
        <w:rPr>
          <w:rFonts w:cs="Times New Roman"/>
        </w:rPr>
        <w:t>. Glucagon or other hormones can also be delivered in a similar glucose-responsive</w:t>
      </w:r>
      <w:r w:rsidR="005D6136">
        <w:rPr>
          <w:rFonts w:cs="Times New Roman"/>
        </w:rPr>
        <w:t xml:space="preserve"> manner</w:t>
      </w:r>
      <w:r w:rsidRPr="003A0CF4">
        <w:rPr>
          <w:rFonts w:cs="Times New Roman"/>
        </w:rPr>
        <w:t xml:space="preserve"> within dual-hormone closed-loop systems. </w:t>
      </w:r>
    </w:p>
    <w:p w:rsidR="007A650F" w:rsidRPr="003A0CF4" w:rsidRDefault="00DF6B8B" w:rsidP="009C1755">
      <w:pPr>
        <w:spacing w:line="360" w:lineRule="auto"/>
        <w:jc w:val="both"/>
        <w:rPr>
          <w:rFonts w:cs="Times New Roman"/>
        </w:rPr>
      </w:pPr>
      <w:r w:rsidRPr="003A0CF4">
        <w:rPr>
          <w:rFonts w:eastAsiaTheme="minorEastAsia" w:cs="Times New Roman"/>
        </w:rPr>
        <w:t xml:space="preserve">The </w:t>
      </w:r>
      <w:r>
        <w:rPr>
          <w:rFonts w:eastAsiaTheme="minorEastAsia" w:cs="Times New Roman"/>
        </w:rPr>
        <w:t xml:space="preserve">control algorithm is the </w:t>
      </w:r>
      <w:r w:rsidRPr="003A0CF4">
        <w:rPr>
          <w:rFonts w:eastAsiaTheme="minorEastAsia" w:cs="Times New Roman"/>
        </w:rPr>
        <w:t xml:space="preserve">key component of a closed-loop system, </w:t>
      </w:r>
      <w:r w:rsidR="00C16974">
        <w:rPr>
          <w:rFonts w:eastAsiaTheme="minorEastAsia" w:cs="Times New Roman"/>
        </w:rPr>
        <w:t>directing</w:t>
      </w:r>
      <w:r w:rsidRPr="003A0CF4">
        <w:rPr>
          <w:rFonts w:eastAsiaTheme="minorEastAsia" w:cs="Times New Roman"/>
        </w:rPr>
        <w:t xml:space="preserve"> insulin delivery </w:t>
      </w:r>
      <w:r w:rsidR="005D6136">
        <w:rPr>
          <w:rFonts w:eastAsiaTheme="minorEastAsia" w:cs="Times New Roman"/>
        </w:rPr>
        <w:t>in response</w:t>
      </w:r>
      <w:r w:rsidRPr="003A0CF4">
        <w:rPr>
          <w:rFonts w:eastAsiaTheme="minorEastAsia" w:cs="Times New Roman"/>
        </w:rPr>
        <w:t xml:space="preserve"> to </w:t>
      </w:r>
      <w:r w:rsidR="00361F5C">
        <w:rPr>
          <w:rFonts w:eastAsiaTheme="minorEastAsia" w:cs="Times New Roman"/>
        </w:rPr>
        <w:t xml:space="preserve">the </w:t>
      </w:r>
      <w:r w:rsidRPr="003A0CF4">
        <w:rPr>
          <w:rFonts w:eastAsiaTheme="minorEastAsia" w:cs="Times New Roman"/>
        </w:rPr>
        <w:t xml:space="preserve">sensor glucose levels while </w:t>
      </w:r>
      <w:r w:rsidR="00361F5C">
        <w:rPr>
          <w:rFonts w:eastAsiaTheme="minorEastAsia" w:cs="Times New Roman"/>
        </w:rPr>
        <w:t>also accommodating</w:t>
      </w:r>
      <w:r w:rsidRPr="003A0CF4">
        <w:rPr>
          <w:rFonts w:eastAsiaTheme="minorEastAsia" w:cs="Times New Roman"/>
        </w:rPr>
        <w:t xml:space="preserve"> </w:t>
      </w:r>
      <w:r w:rsidR="00EB3339">
        <w:rPr>
          <w:rFonts w:eastAsiaTheme="minorEastAsia" w:cs="Times New Roman"/>
        </w:rPr>
        <w:t xml:space="preserve">for the </w:t>
      </w:r>
      <w:r w:rsidR="005D6136">
        <w:rPr>
          <w:rFonts w:eastAsiaTheme="minorEastAsia" w:cs="Times New Roman"/>
        </w:rPr>
        <w:t>variability between and within</w:t>
      </w:r>
      <w:r w:rsidR="005D6136" w:rsidRPr="003A0CF4">
        <w:rPr>
          <w:rFonts w:eastAsiaTheme="minorEastAsia" w:cs="Times New Roman"/>
        </w:rPr>
        <w:t xml:space="preserve"> </w:t>
      </w:r>
      <w:r w:rsidR="005D6136">
        <w:rPr>
          <w:rFonts w:eastAsiaTheme="minorEastAsia" w:cs="Times New Roman"/>
        </w:rPr>
        <w:t>individual users</w:t>
      </w:r>
      <w:r w:rsidRPr="003A0CF4">
        <w:rPr>
          <w:rFonts w:eastAsiaTheme="minorEastAsia" w:cs="Times New Roman"/>
        </w:rPr>
        <w:t xml:space="preserve">, </w:t>
      </w:r>
      <w:r w:rsidR="005D6136">
        <w:rPr>
          <w:rFonts w:eastAsiaTheme="minorEastAsia" w:cs="Times New Roman"/>
        </w:rPr>
        <w:t xml:space="preserve">glucose </w:t>
      </w:r>
      <w:r w:rsidRPr="003A0CF4">
        <w:rPr>
          <w:rFonts w:eastAsiaTheme="minorEastAsia" w:cs="Times New Roman"/>
        </w:rPr>
        <w:t xml:space="preserve">sensor and insulin delivery </w:t>
      </w:r>
      <w:r w:rsidR="005D6136">
        <w:rPr>
          <w:rFonts w:eastAsiaTheme="minorEastAsia" w:cs="Times New Roman"/>
        </w:rPr>
        <w:t>limitations</w:t>
      </w:r>
      <w:r w:rsidRPr="003A0CF4">
        <w:rPr>
          <w:rFonts w:eastAsiaTheme="minorEastAsia" w:cs="Times New Roman"/>
        </w:rPr>
        <w:t xml:space="preserve"> </w:t>
      </w:r>
      <w:r w:rsidR="005D6136">
        <w:rPr>
          <w:rFonts w:eastAsiaTheme="minorEastAsia" w:cs="Times New Roman"/>
        </w:rPr>
        <w:t>and</w:t>
      </w:r>
      <w:r w:rsidRPr="003A0CF4">
        <w:rPr>
          <w:rFonts w:eastAsiaTheme="minorEastAsia" w:cs="Times New Roman"/>
        </w:rPr>
        <w:t xml:space="preserve"> kinetic delays</w:t>
      </w:r>
      <w:r>
        <w:rPr>
          <w:rFonts w:cs="Times New Roman"/>
        </w:rPr>
        <w:t xml:space="preserve"> </w:t>
      </w:r>
      <w:r w:rsidR="007A650F" w:rsidRPr="003A0CF4">
        <w:rPr>
          <w:rFonts w:eastAsiaTheme="minorEastAsia" w:cs="Times New Roman"/>
        </w:rPr>
        <w:fldChar w:fldCharType="begin"/>
      </w:r>
      <w:r w:rsidR="00A80334">
        <w:rPr>
          <w:rFonts w:eastAsiaTheme="minorEastAsia" w:cs="Times New Roman"/>
        </w:rPr>
        <w:instrText xml:space="preserve"> ADDIN EN.CITE &lt;EndNote&gt;&lt;Cite&gt;&lt;Author&gt;Hovorka&lt;/Author&gt;&lt;Year&gt;2011&lt;/Year&gt;&lt;RecNum&gt;399&lt;/RecNum&gt;&lt;DisplayText&gt;(5)&lt;/DisplayText&gt;&lt;record&gt;&lt;rec-number&gt;399&lt;/rec-number&gt;&lt;foreign-keys&gt;&lt;key app="EN" db-id="p9pt00ewswssp0eerz5vrst0tsex52s5wtwz" timestamp="1527673732"&gt;399&lt;/key&gt;&lt;/foreign-keys&gt;&lt;ref-type name="Journal Article"&gt;17&lt;/ref-type&gt;&lt;contributors&gt;&lt;authors&gt;&lt;author&gt;Hovorka, R.&lt;/author&gt;&lt;/authors&gt;&lt;/contributors&gt;&lt;auth-address&gt;Institute of Metabolic Science, University of Cambridge, Cambridge CB2 0QQ, UK. rh347@cam.ac.uk&lt;/auth-address&gt;&lt;titles&gt;&lt;title&gt;Closed-loop insulin delivery: from bench to clinical practice&lt;/title&gt;&lt;secondary-title&gt;Nat Rev Endocrinol&lt;/secondary-title&gt;&lt;alt-title&gt;Nature Reviews Endocrinology&lt;/alt-title&gt;&lt;/titles&gt;&lt;periodical&gt;&lt;full-title&gt;Nat Rev Endocrinol&lt;/full-title&gt;&lt;abbr-1&gt;Nature reviews. Endocrinology&lt;/abbr-1&gt;&lt;/periodical&gt;&lt;pages&gt;385-95&lt;/pages&gt;&lt;volume&gt;7&lt;/volume&gt;&lt;number&gt;7&lt;/number&gt;&lt;edition&gt;2011/02/24&lt;/edition&gt;&lt;keywords&gt;&lt;keyword&gt;Animals&lt;/keyword&gt;&lt;keyword&gt;Biomedical Technology/methods/*trends&lt;/keyword&gt;&lt;keyword&gt;Blood Glucose/drug effects/metabolism&lt;/keyword&gt;&lt;keyword&gt;Diabetes Mellitus, Type 1/blood/*drug therapy&lt;/keyword&gt;&lt;keyword&gt;Equipment Design/trends&lt;/keyword&gt;&lt;keyword&gt;Humans&lt;/keyword&gt;&lt;keyword&gt;Hypoglycemia/blood/drug therapy&lt;/keyword&gt;&lt;keyword&gt;Insulin/*administration &amp;amp; dosage/blood&lt;/keyword&gt;&lt;keyword&gt;Insulin Infusion Systems/*trends&lt;/keyword&gt;&lt;/keywords&gt;&lt;dates&gt;&lt;year&gt;2011&lt;/year&gt;&lt;pub-dates&gt;&lt;date&gt;Feb 22&lt;/date&gt;&lt;/pub-dates&gt;&lt;/dates&gt;&lt;isbn&gt;1759-5029&lt;/isbn&gt;&lt;accession-num&gt;21343892&lt;/accession-num&gt;&lt;urls&gt;&lt;/urls&gt;&lt;electronic-resource-num&gt;10.1038/nrendo.2011.32&lt;/electronic-resource-num&gt;&lt;remote-database-provider&gt;NLM&lt;/remote-database-provider&gt;&lt;language&gt;eng&lt;/language&gt;&lt;/record&gt;&lt;/Cite&gt;&lt;/EndNote&gt;</w:instrText>
      </w:r>
      <w:r w:rsidR="007A650F" w:rsidRPr="003A0CF4">
        <w:rPr>
          <w:rFonts w:eastAsiaTheme="minorEastAsia" w:cs="Times New Roman"/>
        </w:rPr>
        <w:fldChar w:fldCharType="separate"/>
      </w:r>
      <w:r w:rsidR="00A80334">
        <w:rPr>
          <w:rFonts w:eastAsiaTheme="minorEastAsia" w:cs="Times New Roman"/>
          <w:noProof/>
        </w:rPr>
        <w:t>(5)</w:t>
      </w:r>
      <w:r w:rsidR="007A650F" w:rsidRPr="003A0CF4">
        <w:rPr>
          <w:rFonts w:eastAsiaTheme="minorEastAsia" w:cs="Times New Roman"/>
        </w:rPr>
        <w:fldChar w:fldCharType="end"/>
      </w:r>
      <w:r w:rsidR="007A650F" w:rsidRPr="003A0CF4">
        <w:rPr>
          <w:rFonts w:eastAsiaTheme="minorEastAsia" w:cs="Times New Roman"/>
        </w:rPr>
        <w:t>.</w:t>
      </w:r>
      <w:r w:rsidR="00EB3339" w:rsidRPr="00EB3339">
        <w:rPr>
          <w:rFonts w:cs="Times New Roman"/>
        </w:rPr>
        <w:t xml:space="preserve"> </w:t>
      </w:r>
      <w:r w:rsidR="00EB3339" w:rsidRPr="003A0CF4">
        <w:rPr>
          <w:rFonts w:cs="Times New Roman"/>
        </w:rPr>
        <w:t xml:space="preserve">The control algorithm </w:t>
      </w:r>
      <w:r w:rsidR="00EB3339">
        <w:rPr>
          <w:rFonts w:cs="Times New Roman"/>
        </w:rPr>
        <w:t>can be</w:t>
      </w:r>
      <w:r w:rsidR="00EB3339" w:rsidRPr="003A0CF4">
        <w:rPr>
          <w:rFonts w:cs="Times New Roman"/>
        </w:rPr>
        <w:t xml:space="preserve"> </w:t>
      </w:r>
      <w:r w:rsidR="00EB3339">
        <w:rPr>
          <w:rFonts w:cs="Times New Roman"/>
        </w:rPr>
        <w:t>incorporated into the pump or located</w:t>
      </w:r>
      <w:r w:rsidR="00EB3339" w:rsidRPr="003A0CF4">
        <w:rPr>
          <w:rFonts w:cs="Times New Roman"/>
        </w:rPr>
        <w:t xml:space="preserve"> in a separate device, </w:t>
      </w:r>
      <w:r w:rsidR="00EB3339">
        <w:rPr>
          <w:rFonts w:cs="Times New Roman"/>
        </w:rPr>
        <w:t>such as</w:t>
      </w:r>
      <w:r w:rsidR="00EB3339" w:rsidRPr="003A0CF4">
        <w:rPr>
          <w:rFonts w:cs="Times New Roman"/>
        </w:rPr>
        <w:t xml:space="preserve"> a smartphone (</w:t>
      </w:r>
      <w:r w:rsidR="00EB3339">
        <w:rPr>
          <w:rFonts w:cs="Times New Roman"/>
        </w:rPr>
        <w:t>Figure 1) and the</w:t>
      </w:r>
      <w:r w:rsidR="00EB3339" w:rsidRPr="003A0CF4">
        <w:rPr>
          <w:rFonts w:cs="Times New Roman"/>
        </w:rPr>
        <w:t xml:space="preserve"> components communicate wirelessly.</w:t>
      </w:r>
    </w:p>
    <w:p w:rsidR="00ED36D0" w:rsidRPr="003A0CF4" w:rsidRDefault="00ED36D0" w:rsidP="009C1755">
      <w:pPr>
        <w:spacing w:line="360" w:lineRule="auto"/>
        <w:jc w:val="both"/>
        <w:rPr>
          <w:rFonts w:eastAsiaTheme="minorEastAsia" w:cs="Times New Roman"/>
        </w:rPr>
      </w:pPr>
    </w:p>
    <w:p w:rsidR="00B8682F" w:rsidRPr="003A0CF4" w:rsidRDefault="00DF5A17" w:rsidP="009C1755">
      <w:pPr>
        <w:spacing w:line="360" w:lineRule="auto"/>
        <w:rPr>
          <w:b/>
        </w:rPr>
      </w:pPr>
      <w:r w:rsidRPr="003A0CF4">
        <w:rPr>
          <w:b/>
          <w:u w:val="single"/>
        </w:rPr>
        <w:t>The artificial pancreas</w:t>
      </w:r>
      <w:r w:rsidR="009D2388" w:rsidRPr="003A0CF4">
        <w:rPr>
          <w:b/>
          <w:u w:val="single"/>
        </w:rPr>
        <w:t xml:space="preserve"> in 2011</w:t>
      </w:r>
      <w:r w:rsidR="00B8682F" w:rsidRPr="003A0CF4">
        <w:rPr>
          <w:b/>
          <w:u w:val="single"/>
        </w:rPr>
        <w:t xml:space="preserve"> </w:t>
      </w:r>
      <w:r w:rsidR="001B2578" w:rsidRPr="003A0CF4">
        <w:rPr>
          <w:b/>
          <w:u w:val="single"/>
        </w:rPr>
        <w:t>– where were we?</w:t>
      </w:r>
    </w:p>
    <w:p w:rsidR="001373CD" w:rsidRDefault="006B353E" w:rsidP="009C1755">
      <w:pPr>
        <w:spacing w:line="360" w:lineRule="auto"/>
        <w:jc w:val="both"/>
      </w:pPr>
      <w:r w:rsidRPr="003A0CF4">
        <w:t xml:space="preserve">The concept of closed-loop glucose control </w:t>
      </w:r>
      <w:r w:rsidR="00ED36D0" w:rsidRPr="003A0CF4">
        <w:t xml:space="preserve">was </w:t>
      </w:r>
      <w:r w:rsidR="00BD6949">
        <w:t xml:space="preserve">initially </w:t>
      </w:r>
      <w:r w:rsidR="00ED36D0" w:rsidRPr="003A0CF4">
        <w:t>introduced in</w:t>
      </w:r>
      <w:r w:rsidR="002F61BD" w:rsidRPr="003A0CF4">
        <w:t xml:space="preserve"> the 1960s</w:t>
      </w:r>
      <w:r w:rsidR="00ED36D0" w:rsidRPr="003A0CF4">
        <w:t xml:space="preserve"> </w:t>
      </w:r>
      <w:r w:rsidR="00ED36D0" w:rsidRPr="003A0CF4">
        <w:fldChar w:fldCharType="begin"/>
      </w:r>
      <w:r w:rsidR="00A80334">
        <w:instrText xml:space="preserve"> ADDIN EN.CITE &lt;EndNote&gt;&lt;Cite&gt;&lt;Author&gt;Kadish&lt;/Author&gt;&lt;Year&gt;1964&lt;/Year&gt;&lt;RecNum&gt;390&lt;/RecNum&gt;&lt;DisplayText&gt;(6)&lt;/DisplayText&gt;&lt;record&gt;&lt;rec-number&gt;390&lt;/rec-number&gt;&lt;foreign-keys&gt;&lt;key app="EN" db-id="p9pt00ewswssp0eerz5vrst0tsex52s5wtwz" timestamp="1527238022"&gt;390&lt;/key&gt;&lt;/foreign-keys&gt;&lt;ref-type name="Journal Article"&gt;17&lt;/ref-type&gt;&lt;contributors&gt;&lt;authors&gt;&lt;author&gt;Kadish, A. H.&lt;/author&gt;&lt;/authors&gt;&lt;/contributors&gt;&lt;titles&gt;&lt;title&gt;Automation control of blood sugar a servomechanism for glucose monitoring and control&lt;/title&gt;&lt;secondary-title&gt;Am J Med Electron&lt;/secondary-title&gt;&lt;alt-title&gt;American Journal of Medical Electronics&lt;/alt-title&gt;&lt;/titles&gt;&lt;periodical&gt;&lt;full-title&gt;Am J Med Electron&lt;/full-title&gt;&lt;abbr-1&gt;The American journal of medical electronics&lt;/abbr-1&gt;&lt;/periodical&gt;&lt;pages&gt;82-6&lt;/pages&gt;&lt;volume&gt;3&lt;/volume&gt;&lt;edition&gt;1964/04/01&lt;/edition&gt;&lt;keywords&gt;&lt;keyword&gt;*Automatic Data Processing&lt;/keyword&gt;&lt;keyword&gt;*Automation&lt;/keyword&gt;&lt;keyword&gt;*Blood Glucose&lt;/keyword&gt;&lt;keyword&gt;*Equipment and Supplies&lt;/keyword&gt;&lt;keyword&gt;*Hematologic Tests&lt;/keyword&gt;&lt;keyword&gt;Humans&lt;/keyword&gt;&lt;keyword&gt;*Insulin&lt;/keyword&gt;&lt;keyword&gt;*Blood sugar&lt;/keyword&gt;&lt;/keywords&gt;&lt;dates&gt;&lt;year&gt;1964&lt;/year&gt;&lt;pub-dates&gt;&lt;date&gt;Apr-Jun&lt;/date&gt;&lt;/pub-dates&gt;&lt;/dates&gt;&lt;isbn&gt;0096-5286 (Print)&amp;#xD;0096-5286&lt;/isbn&gt;&lt;accession-num&gt;14150660&lt;/accession-num&gt;&lt;urls&gt;&lt;/urls&gt;&lt;remote-database-provider&gt;NLM&lt;/remote-database-provider&gt;&lt;language&gt;eng&lt;/language&gt;&lt;/record&gt;&lt;/Cite&gt;&lt;/EndNote&gt;</w:instrText>
      </w:r>
      <w:r w:rsidR="00ED36D0" w:rsidRPr="003A0CF4">
        <w:fldChar w:fldCharType="separate"/>
      </w:r>
      <w:r w:rsidR="00A80334">
        <w:rPr>
          <w:noProof/>
        </w:rPr>
        <w:t>(6)</w:t>
      </w:r>
      <w:r w:rsidR="00ED36D0" w:rsidRPr="003A0CF4">
        <w:fldChar w:fldCharType="end"/>
      </w:r>
      <w:r w:rsidR="00ED36D0" w:rsidRPr="003A0CF4">
        <w:t xml:space="preserve"> with</w:t>
      </w:r>
      <w:r w:rsidRPr="003A0CF4">
        <w:t xml:space="preserve"> </w:t>
      </w:r>
      <w:r w:rsidR="00ED36D0" w:rsidRPr="003A0CF4">
        <w:t>t</w:t>
      </w:r>
      <w:r w:rsidRPr="003A0CF4">
        <w:t xml:space="preserve">he first </w:t>
      </w:r>
      <w:r w:rsidR="00EB3339">
        <w:t xml:space="preserve">commercial </w:t>
      </w:r>
      <w:r w:rsidR="00ED36D0" w:rsidRPr="003A0CF4">
        <w:t>artificial pancreas</w:t>
      </w:r>
      <w:r w:rsidR="00EB3339">
        <w:t xml:space="preserve"> system</w:t>
      </w:r>
      <w:r w:rsidR="00ED36D0" w:rsidRPr="003A0CF4">
        <w:t xml:space="preserve"> </w:t>
      </w:r>
      <w:r w:rsidR="00EB3339" w:rsidRPr="00EB3339">
        <w:t>produced in 1977</w:t>
      </w:r>
      <w:r w:rsidR="00EB3339">
        <w:t>,</w:t>
      </w:r>
      <w:r w:rsidR="00EB3339" w:rsidRPr="00EB3339">
        <w:t xml:space="preserve"> </w:t>
      </w:r>
      <w:r w:rsidR="00ED36D0" w:rsidRPr="003A0CF4">
        <w:t xml:space="preserve">the </w:t>
      </w:r>
      <w:proofErr w:type="spellStart"/>
      <w:r w:rsidR="00ED36D0" w:rsidRPr="003A0CF4">
        <w:t>Biostator</w:t>
      </w:r>
      <w:proofErr w:type="spellEnd"/>
      <w:r w:rsidR="00ED36D0" w:rsidRPr="003A0CF4">
        <w:t xml:space="preserve"> (Miles Laboratories, Elkhart, IN, USA) </w:t>
      </w:r>
      <w:r w:rsidR="00ED36D0" w:rsidRPr="003A0CF4">
        <w:fldChar w:fldCharType="begin"/>
      </w:r>
      <w:r w:rsidR="00A80334">
        <w:instrText xml:space="preserve"> ADDIN EN.CITE &lt;EndNote&gt;&lt;Cite&gt;&lt;Author&gt;Clemens&lt;/Author&gt;&lt;Year&gt;1977&lt;/Year&gt;&lt;RecNum&gt;391&lt;/RecNum&gt;&lt;DisplayText&gt;(7)&lt;/DisplayText&gt;&lt;record&gt;&lt;rec-number&gt;391&lt;/rec-number&gt;&lt;foreign-keys&gt;&lt;key app="EN" db-id="p9pt00ewswssp0eerz5vrst0tsex52s5wtwz" timestamp="1527238243"&gt;391&lt;/key&gt;&lt;/foreign-keys&gt;&lt;ref-type name="Journal Article"&gt;17&lt;/ref-type&gt;&lt;contributors&gt;&lt;authors&gt;&lt;author&gt;Clemens, A. H.&lt;/author&gt;&lt;author&gt;Chang, P. H.&lt;/author&gt;&lt;author&gt;Myers, R. W.&lt;/author&gt;&lt;/authors&gt;&lt;/contributors&gt;&lt;titles&gt;&lt;title&gt;The development of Biostator, a Glucose Controlled Insulin Infusion System (GCIIS)&lt;/title&gt;&lt;secondary-title&gt;Horm Metab Res&lt;/secondary-title&gt;&lt;alt-title&gt;Hormone and Metabolic Research&lt;/alt-title&gt;&lt;/titles&gt;&lt;periodical&gt;&lt;full-title&gt;Horm Metab Res&lt;/full-title&gt;&lt;abbr-1&gt;Hormone and metabolic research = Hormon- und Stoffwechselforschung = Hormones et metabolisme&lt;/abbr-1&gt;&lt;/periodical&gt;&lt;pages&gt;23-33&lt;/pages&gt;&lt;volume&gt;Suppl 7&lt;/volume&gt;&lt;edition&gt;1977/01/01&lt;/edition&gt;&lt;keywords&gt;&lt;keyword&gt;Autoanalysis&lt;/keyword&gt;&lt;keyword&gt;Blood Glucose/analysis/*metabolism&lt;/keyword&gt;&lt;keyword&gt;Computers&lt;/keyword&gt;&lt;keyword&gt;Diabetes Mellitus/therapy&lt;/keyword&gt;&lt;keyword&gt;Humans&lt;/keyword&gt;&lt;keyword&gt;Infusions, Parenteral&lt;/keyword&gt;&lt;keyword&gt;Insulin/*administration &amp;amp; dosage&lt;/keyword&gt;&lt;keyword&gt;Monitoring, Physiologic/*instrumentation&lt;/keyword&gt;&lt;/keywords&gt;&lt;dates&gt;&lt;year&gt;1977&lt;/year&gt;&lt;/dates&gt;&lt;isbn&gt;0018-5043 (Print)&amp;#xD;0018-5043&lt;/isbn&gt;&lt;accession-num&gt;873440&lt;/accession-num&gt;&lt;urls&gt;&lt;/urls&gt;&lt;remote-database-provider&gt;NLM&lt;/remote-database-provider&gt;&lt;language&gt;eng&lt;/language&gt;&lt;/record&gt;&lt;/Cite&gt;&lt;/EndNote&gt;</w:instrText>
      </w:r>
      <w:r w:rsidR="00ED36D0" w:rsidRPr="003A0CF4">
        <w:fldChar w:fldCharType="separate"/>
      </w:r>
      <w:r w:rsidR="00A80334">
        <w:rPr>
          <w:noProof/>
        </w:rPr>
        <w:t>(7)</w:t>
      </w:r>
      <w:r w:rsidR="00ED36D0" w:rsidRPr="003A0CF4">
        <w:fldChar w:fldCharType="end"/>
      </w:r>
      <w:r w:rsidR="00ED36D0" w:rsidRPr="003A0CF4">
        <w:t xml:space="preserve">. </w:t>
      </w:r>
      <w:r w:rsidRPr="003A0CF4">
        <w:t xml:space="preserve">This device </w:t>
      </w:r>
      <w:r w:rsidR="006246F8" w:rsidRPr="003A0CF4">
        <w:t xml:space="preserve">combined glucose monitoring from whole blood </w:t>
      </w:r>
      <w:r w:rsidR="00686098">
        <w:t>each minute</w:t>
      </w:r>
      <w:r w:rsidR="00BD6949" w:rsidRPr="00BD6949">
        <w:t xml:space="preserve"> </w:t>
      </w:r>
      <w:r w:rsidR="002F61BD" w:rsidRPr="003A0CF4">
        <w:t>with</w:t>
      </w:r>
      <w:r w:rsidR="006246F8" w:rsidRPr="003A0CF4">
        <w:t xml:space="preserve"> intravenous insulin and dextrose</w:t>
      </w:r>
      <w:r w:rsidR="00BD6949">
        <w:t xml:space="preserve"> infusions</w:t>
      </w:r>
      <w:r w:rsidR="006246F8" w:rsidRPr="003A0CF4">
        <w:t xml:space="preserve">. </w:t>
      </w:r>
      <w:r w:rsidR="00ED36D0" w:rsidRPr="003A0CF4">
        <w:t>Limitations</w:t>
      </w:r>
      <w:r w:rsidR="006246F8" w:rsidRPr="003A0CF4">
        <w:t xml:space="preserve"> re</w:t>
      </w:r>
      <w:r w:rsidR="00ED36D0" w:rsidRPr="003A0CF4">
        <w:t>lated to algorithm</w:t>
      </w:r>
      <w:r w:rsidR="00BD6949">
        <w:t xml:space="preserve"> simplicity</w:t>
      </w:r>
      <w:r w:rsidR="00DF5A17" w:rsidRPr="003A0CF4">
        <w:t>,</w:t>
      </w:r>
      <w:r w:rsidR="006246F8" w:rsidRPr="003A0CF4">
        <w:t xml:space="preserve"> </w:t>
      </w:r>
      <w:r w:rsidR="00947A56" w:rsidRPr="00947A56">
        <w:t xml:space="preserve">the size of the </w:t>
      </w:r>
      <w:r w:rsidR="00A61969">
        <w:lastRenderedPageBreak/>
        <w:t xml:space="preserve">individual </w:t>
      </w:r>
      <w:r w:rsidR="00947A56" w:rsidRPr="00947A56">
        <w:t xml:space="preserve">closed-loop </w:t>
      </w:r>
      <w:r w:rsidR="00A61969">
        <w:t xml:space="preserve">system </w:t>
      </w:r>
      <w:r w:rsidR="00947A56" w:rsidRPr="00947A56">
        <w:t xml:space="preserve">components, </w:t>
      </w:r>
      <w:r w:rsidR="006246F8" w:rsidRPr="003A0CF4">
        <w:t xml:space="preserve">the need for </w:t>
      </w:r>
      <w:r w:rsidR="00ED36D0" w:rsidRPr="003A0CF4">
        <w:t>intravenous access and wastage of venous blood</w:t>
      </w:r>
      <w:r w:rsidR="00015AC2" w:rsidRPr="003A0CF4">
        <w:t>. F</w:t>
      </w:r>
      <w:r w:rsidR="006246F8" w:rsidRPr="003A0CF4">
        <w:t xml:space="preserve">ocus turned to </w:t>
      </w:r>
      <w:r w:rsidR="00ED36D0" w:rsidRPr="003A0CF4">
        <w:t>alternative</w:t>
      </w:r>
      <w:r w:rsidR="006246F8" w:rsidRPr="003A0CF4">
        <w:t xml:space="preserve"> access routes.</w:t>
      </w:r>
    </w:p>
    <w:p w:rsidR="001373CD" w:rsidRPr="003A0CF4" w:rsidRDefault="00A80334" w:rsidP="009C1755">
      <w:pPr>
        <w:spacing w:line="360" w:lineRule="auto"/>
        <w:jc w:val="both"/>
      </w:pPr>
      <w:r>
        <w:t>Insulin pumps which deliver subcutaneous</w:t>
      </w:r>
      <w:r w:rsidRPr="00A80334">
        <w:t xml:space="preserve"> </w:t>
      </w:r>
      <w:r>
        <w:t xml:space="preserve">rapid-acting </w:t>
      </w:r>
      <w:r w:rsidRPr="00A80334">
        <w:t xml:space="preserve">insulin </w:t>
      </w:r>
      <w:r>
        <w:t xml:space="preserve">were initially developed in the </w:t>
      </w:r>
      <w:r w:rsidR="0068466E">
        <w:t xml:space="preserve">late </w:t>
      </w:r>
      <w:r>
        <w:t>1970s</w:t>
      </w:r>
      <w:r w:rsidR="00E54D58">
        <w:t xml:space="preserve"> </w:t>
      </w:r>
      <w:r w:rsidR="00AC702D">
        <w:fldChar w:fldCharType="begin"/>
      </w:r>
      <w:r w:rsidR="00AC702D">
        <w:instrText xml:space="preserve"> ADDIN EN.CITE &lt;EndNote&gt;&lt;Cite&gt;&lt;Author&gt;Pickup&lt;/Author&gt;&lt;Year&gt;1978&lt;/Year&gt;&lt;RecNum&gt;458&lt;/RecNum&gt;&lt;DisplayText&gt;(8)&lt;/DisplayText&gt;&lt;record&gt;&lt;rec-number&gt;458&lt;/rec-number&gt;&lt;foreign-keys&gt;&lt;key app="EN" db-id="p9pt00ewswssp0eerz5vrst0tsex52s5wtwz" timestamp="1531313114"&gt;458&lt;/key&gt;&lt;/foreign-keys&gt;&lt;ref-type name="Journal Article"&gt;17&lt;/ref-type&gt;&lt;contributors&gt;&lt;authors&gt;&lt;author&gt;Pickup, J. C.&lt;/author&gt;&lt;author&gt;Keen, H.&lt;/author&gt;&lt;author&gt;Parsons, J. A.&lt;/author&gt;&lt;author&gt;Alberti, K. G.&lt;/author&gt;&lt;/authors&gt;&lt;/contributors&gt;&lt;titles&gt;&lt;title&gt;Continuous subcutaneous insulin infusion: an approach to achieving normoglycaemia&lt;/title&gt;&lt;secondary-title&gt;Br Med J&lt;/secondary-title&gt;&lt;alt-title&gt;British medical journal&lt;/alt-title&gt;&lt;/titles&gt;&lt;periodical&gt;&lt;full-title&gt;Br Med J&lt;/full-title&gt;&lt;abbr-1&gt;British medical journal&lt;/abbr-1&gt;&lt;/periodical&gt;&lt;alt-periodical&gt;&lt;full-title&gt;Br Med J&lt;/full-title&gt;&lt;abbr-1&gt;British medical journal&lt;/abbr-1&gt;&lt;/alt-periodical&gt;&lt;pages&gt;204-7&lt;/pages&gt;&lt;volume&gt;1&lt;/volume&gt;&lt;number&gt;6107&lt;/number&gt;&lt;edition&gt;1978/01/28&lt;/edition&gt;&lt;keywords&gt;&lt;keyword&gt;Adult&lt;/keyword&gt;&lt;keyword&gt;Blood Glucose/analysis&lt;/keyword&gt;&lt;keyword&gt;Clinical Trials as Topic&lt;/keyword&gt;&lt;keyword&gt;Diabetes Mellitus/*drug therapy&lt;/keyword&gt;&lt;keyword&gt;Female&lt;/keyword&gt;&lt;keyword&gt;Humans&lt;/keyword&gt;&lt;keyword&gt;Infusions, Parenteral/adverse effects/instrumentation/*methods&lt;/keyword&gt;&lt;keyword&gt;Injections, Subcutaneous&lt;/keyword&gt;&lt;keyword&gt;Insulin/*administration &amp;amp; dosage&lt;/keyword&gt;&lt;keyword&gt;Male&lt;/keyword&gt;&lt;keyword&gt;Middle Aged&lt;/keyword&gt;&lt;/keywords&gt;&lt;dates&gt;&lt;year&gt;1978&lt;/year&gt;&lt;pub-dates&gt;&lt;date&gt;Jan 28&lt;/date&gt;&lt;/pub-dates&gt;&lt;/dates&gt;&lt;isbn&gt;0007-1447 (Print)&amp;#xD;0007-1447&lt;/isbn&gt;&lt;accession-num&gt;340000&lt;/accession-num&gt;&lt;urls&gt;&lt;/urls&gt;&lt;custom2&gt;PMC1602534&lt;/custom2&gt;&lt;remote-database-provider&gt;NLM&lt;/remote-database-provider&gt;&lt;language&gt;eng&lt;/language&gt;&lt;/record&gt;&lt;/Cite&gt;&lt;/EndNote&gt;</w:instrText>
      </w:r>
      <w:r w:rsidR="00AC702D">
        <w:fldChar w:fldCharType="separate"/>
      </w:r>
      <w:r w:rsidR="00AC702D">
        <w:rPr>
          <w:noProof/>
        </w:rPr>
        <w:t>(8)</w:t>
      </w:r>
      <w:r w:rsidR="00AC702D">
        <w:fldChar w:fldCharType="end"/>
      </w:r>
      <w:r w:rsidR="00E54D58">
        <w:t xml:space="preserve"> </w:t>
      </w:r>
      <w:r>
        <w:t xml:space="preserve">but </w:t>
      </w:r>
      <w:r w:rsidR="0068466E">
        <w:t>increased utilisation</w:t>
      </w:r>
      <w:r w:rsidR="00E54D58">
        <w:t xml:space="preserve"> </w:t>
      </w:r>
      <w:r w:rsidR="0068466E">
        <w:t>over</w:t>
      </w:r>
      <w:r w:rsidR="00E54D58">
        <w:t xml:space="preserve"> </w:t>
      </w:r>
      <w:r w:rsidR="006B3734">
        <w:t>the past 20</w:t>
      </w:r>
      <w:r w:rsidR="00E54D58">
        <w:t xml:space="preserve"> years </w:t>
      </w:r>
      <w:r w:rsidR="0068466E">
        <w:t>is the result of</w:t>
      </w:r>
      <w:r>
        <w:t xml:space="preserve"> </w:t>
      </w:r>
      <w:r w:rsidR="00E54D58">
        <w:t xml:space="preserve">improvements in </w:t>
      </w:r>
      <w:r>
        <w:t>reliability of pump technology</w:t>
      </w:r>
      <w:r w:rsidR="00892D4A">
        <w:t>, reduced size of pumps and</w:t>
      </w:r>
      <w:r w:rsidR="00E54D58">
        <w:t xml:space="preserve"> </w:t>
      </w:r>
      <w:r w:rsidR="00E54D58" w:rsidRPr="00E54D58">
        <w:t xml:space="preserve">evidence of clinical benefit </w:t>
      </w:r>
      <w:r w:rsidR="00892D4A">
        <w:fldChar w:fldCharType="begin">
          <w:fldData xml:space="preserve">PEVuZE5vdGU+PENpdGU+PEF1dGhvcj5QaWNrdXA8L0F1dGhvcj48WWVhcj4yMDA4PC9ZZWFyPjxS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</w:fldData>
        </w:fldChar>
      </w:r>
      <w:r w:rsidR="00892D4A">
        <w:instrText xml:space="preserve"> ADDIN EN.CITE </w:instrText>
      </w:r>
      <w:r w:rsidR="00892D4A">
        <w:fldChar w:fldCharType="begin">
          <w:fldData xml:space="preserve">PEVuZE5vdGU+PENpdGU+PEF1dGhvcj5QaWNrdXA8L0F1dGhvcj48WWVhcj4yMDA4PC9ZZWFyPjxS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</w:fldData>
        </w:fldChar>
      </w:r>
      <w:r w:rsidR="00892D4A">
        <w:instrText xml:space="preserve"> ADDIN EN.CITE.DATA </w:instrText>
      </w:r>
      <w:r w:rsidR="00892D4A">
        <w:fldChar w:fldCharType="end"/>
      </w:r>
      <w:r w:rsidR="00892D4A">
        <w:fldChar w:fldCharType="separate"/>
      </w:r>
      <w:r w:rsidR="00892D4A">
        <w:rPr>
          <w:noProof/>
        </w:rPr>
        <w:t>(9)</w:t>
      </w:r>
      <w:r w:rsidR="00892D4A">
        <w:fldChar w:fldCharType="end"/>
      </w:r>
      <w:r w:rsidR="00E54D58">
        <w:t>.</w:t>
      </w:r>
      <w:r w:rsidR="007844DE">
        <w:t xml:space="preserve"> </w:t>
      </w:r>
      <w:r w:rsidR="00686098">
        <w:t>E</w:t>
      </w:r>
      <w:r w:rsidR="00E170DD" w:rsidRPr="003A0CF4">
        <w:t>arly development of closed-loop systems was h</w:t>
      </w:r>
      <w:r w:rsidR="00E170DD">
        <w:t xml:space="preserve">ampered </w:t>
      </w:r>
      <w:r w:rsidR="00E170DD" w:rsidRPr="003A0CF4">
        <w:t xml:space="preserve">by </w:t>
      </w:r>
      <w:r w:rsidR="00E170DD">
        <w:t>limited</w:t>
      </w:r>
      <w:r w:rsidR="00E170DD" w:rsidRPr="003A0CF4">
        <w:t xml:space="preserve"> </w:t>
      </w:r>
      <w:r w:rsidR="004B48EC">
        <w:t>precision</w:t>
      </w:r>
      <w:r w:rsidR="00E170DD" w:rsidRPr="003A0CF4">
        <w:t xml:space="preserve"> and reliability of CGM </w:t>
      </w:r>
      <w:r w:rsidR="00BD6949">
        <w:t>system</w:t>
      </w:r>
      <w:r w:rsidR="00E170DD" w:rsidRPr="003A0CF4">
        <w:t xml:space="preserve">s, relatively slow absorption of </w:t>
      </w:r>
      <w:r w:rsidR="00E170DD" w:rsidRPr="00AD4C20">
        <w:t xml:space="preserve">rapid-acting insulin </w:t>
      </w:r>
      <w:r w:rsidR="00E170DD">
        <w:t xml:space="preserve">when delivered </w:t>
      </w:r>
      <w:r w:rsidR="00E170DD" w:rsidRPr="003A0CF4">
        <w:t xml:space="preserve">subcutaneously and </w:t>
      </w:r>
      <w:r w:rsidR="00BD6949">
        <w:t>in</w:t>
      </w:r>
      <w:r w:rsidR="00E170DD" w:rsidRPr="003A0CF4">
        <w:t xml:space="preserve">adequate control algorithms </w:t>
      </w:r>
      <w:r w:rsidR="00BD6949">
        <w:t>to</w:t>
      </w:r>
      <w:r w:rsidR="004B48EC">
        <w:t xml:space="preserve"> </w:t>
      </w:r>
      <w:r w:rsidR="00686098">
        <w:t xml:space="preserve">accommodate </w:t>
      </w:r>
      <w:r w:rsidR="00E170DD" w:rsidRPr="003A0CF4">
        <w:t xml:space="preserve">these </w:t>
      </w:r>
      <w:r w:rsidR="00E170DD">
        <w:t>issue</w:t>
      </w:r>
      <w:r w:rsidR="00E170DD" w:rsidRPr="003A0CF4">
        <w:t xml:space="preserve">s and for </w:t>
      </w:r>
      <w:r w:rsidR="00BD6949">
        <w:t>inter</w:t>
      </w:r>
      <w:r w:rsidR="00686098">
        <w:t>-</w:t>
      </w:r>
      <w:r w:rsidR="00E170DD" w:rsidRPr="003A0CF4">
        <w:t xml:space="preserve"> and </w:t>
      </w:r>
      <w:r w:rsidR="00BD6949">
        <w:t>intra</w:t>
      </w:r>
      <w:r w:rsidR="00E170DD" w:rsidRPr="003A0CF4">
        <w:t>-subject variability</w:t>
      </w:r>
      <w:r w:rsidR="001373CD" w:rsidRPr="003A0CF4">
        <w:t xml:space="preserve">. </w:t>
      </w:r>
    </w:p>
    <w:p w:rsidR="00070401" w:rsidRPr="003A0CF4" w:rsidRDefault="004B342B" w:rsidP="009C1755">
      <w:pPr>
        <w:spacing w:line="360" w:lineRule="auto"/>
        <w:jc w:val="both"/>
      </w:pPr>
      <w:r w:rsidRPr="003A0CF4">
        <w:t>S</w:t>
      </w:r>
      <w:r w:rsidR="005B024C" w:rsidRPr="003A0CF4">
        <w:t xml:space="preserve">ignificant improvements in </w:t>
      </w:r>
      <w:r w:rsidR="00B6769F" w:rsidRPr="003A0CF4">
        <w:t xml:space="preserve">closed-loop system </w:t>
      </w:r>
      <w:r w:rsidR="005B024C" w:rsidRPr="003A0CF4">
        <w:t>components</w:t>
      </w:r>
      <w:r w:rsidR="00015AC2" w:rsidRPr="003A0CF4">
        <w:t>, particularly CGM accuracy</w:t>
      </w:r>
      <w:r w:rsidR="00191E36" w:rsidRPr="003A0CF4">
        <w:t xml:space="preserve"> and reliability</w:t>
      </w:r>
      <w:r w:rsidR="00936D2F">
        <w:t>,</w:t>
      </w:r>
      <w:r w:rsidR="00015AC2" w:rsidRPr="003A0CF4">
        <w:t xml:space="preserve"> </w:t>
      </w:r>
      <w:r w:rsidR="004D6017">
        <w:t xml:space="preserve">wireless connectivity, </w:t>
      </w:r>
      <w:r w:rsidR="00015AC2" w:rsidRPr="003A0CF4">
        <w:t xml:space="preserve">and algorithm </w:t>
      </w:r>
      <w:r w:rsidR="00EE2F44" w:rsidRPr="003A0CF4">
        <w:t>refinement</w:t>
      </w:r>
      <w:r w:rsidR="00191E36" w:rsidRPr="003A0CF4">
        <w:t>,</w:t>
      </w:r>
      <w:r w:rsidR="00015AC2" w:rsidRPr="003A0CF4">
        <w:t xml:space="preserve"> </w:t>
      </w:r>
      <w:r w:rsidRPr="003A0CF4">
        <w:t xml:space="preserve">led to </w:t>
      </w:r>
      <w:r w:rsidR="00FC3940" w:rsidRPr="003A0CF4">
        <w:t>s</w:t>
      </w:r>
      <w:r w:rsidR="00070401" w:rsidRPr="003A0CF4">
        <w:t xml:space="preserve">everal </w:t>
      </w:r>
      <w:r w:rsidR="00015AC2" w:rsidRPr="003A0CF4">
        <w:t xml:space="preserve">different </w:t>
      </w:r>
      <w:r w:rsidR="00C52DB6">
        <w:t xml:space="preserve">closed-loop </w:t>
      </w:r>
      <w:r w:rsidR="00070401" w:rsidRPr="003A0CF4">
        <w:t xml:space="preserve">research prototypes </w:t>
      </w:r>
      <w:r w:rsidR="005F7D44">
        <w:t xml:space="preserve">being developed </w:t>
      </w:r>
      <w:r w:rsidR="00070401" w:rsidRPr="003A0CF4">
        <w:t xml:space="preserve">using subcutaneous </w:t>
      </w:r>
      <w:r w:rsidR="00FC3940" w:rsidRPr="003A0CF4">
        <w:t xml:space="preserve">measurement of interstitial glucose and </w:t>
      </w:r>
      <w:r w:rsidR="005F7D44">
        <w:t xml:space="preserve">subcutaneous </w:t>
      </w:r>
      <w:r w:rsidR="00FC3940" w:rsidRPr="003A0CF4">
        <w:t xml:space="preserve">insulin delivery </w:t>
      </w:r>
      <w:r w:rsidR="004B68EC" w:rsidRPr="003A0CF4">
        <w:fldChar w:fldCharType="begin"/>
      </w:r>
      <w:r w:rsidR="00A80334">
        <w:instrText xml:space="preserve"> ADDIN EN.CITE &lt;EndNote&gt;&lt;Cite&gt;&lt;Author&gt;Hovorka&lt;/Author&gt;&lt;Year&gt;2011&lt;/Year&gt;&lt;RecNum&gt;399&lt;/RecNum&gt;&lt;DisplayText&gt;(5)&lt;/DisplayText&gt;&lt;record&gt;&lt;rec-number&gt;399&lt;/rec-number&gt;&lt;foreign-keys&gt;&lt;key app="EN" db-id="p9pt00ewswssp0eerz5vrst0tsex52s5wtwz" timestamp="1527673732"&gt;399&lt;/key&gt;&lt;/foreign-keys&gt;&lt;ref-type name="Journal Article"&gt;17&lt;/ref-type&gt;&lt;contributors&gt;&lt;authors&gt;&lt;author&gt;Hovorka, R.&lt;/author&gt;&lt;/authors&gt;&lt;/contributors&gt;&lt;auth-address&gt;Institute of Metabolic Science, University of Cambridge, Cambridge CB2 0QQ, UK. rh347@cam.ac.uk&lt;/auth-address&gt;&lt;titles&gt;&lt;title&gt;Closed-loop insulin delivery: from bench to clinical practice&lt;/title&gt;&lt;secondary-title&gt;Nat Rev Endocrinol&lt;/secondary-title&gt;&lt;alt-title&gt;Nature Reviews Endocrinology&lt;/alt-title&gt;&lt;/titles&gt;&lt;periodical&gt;&lt;full-title&gt;Nat Rev Endocrinol&lt;/full-title&gt;&lt;abbr-1&gt;Nature reviews. Endocrinology&lt;/abbr-1&gt;&lt;/periodical&gt;&lt;pages&gt;385-95&lt;/pages&gt;&lt;volume&gt;7&lt;/volume&gt;&lt;number&gt;7&lt;/number&gt;&lt;edition&gt;2011/02/24&lt;/edition&gt;&lt;keywords&gt;&lt;keyword&gt;Animals&lt;/keyword&gt;&lt;keyword&gt;Biomedical Technology/methods/*trends&lt;/keyword&gt;&lt;keyword&gt;Blood Glucose/drug effects/metabolism&lt;/keyword&gt;&lt;keyword&gt;Diabetes Mellitus, Type 1/blood/*drug therapy&lt;/keyword&gt;&lt;keyword&gt;Equipment Design/trends&lt;/keyword&gt;&lt;keyword&gt;Humans&lt;/keyword&gt;&lt;keyword&gt;Hypoglycemia/blood/drug therapy&lt;/keyword&gt;&lt;keyword&gt;Insulin/*administration &amp;amp; dosage/blood&lt;/keyword&gt;&lt;keyword&gt;Insulin Infusion Systems/*trends&lt;/keyword&gt;&lt;/keywords&gt;&lt;dates&gt;&lt;year&gt;2011&lt;/year&gt;&lt;pub-dates&gt;&lt;date&gt;Feb 22&lt;/date&gt;&lt;/pub-dates&gt;&lt;/dates&gt;&lt;isbn&gt;1759-5029&lt;/isbn&gt;&lt;accession-num&gt;21343892&lt;/accession-num&gt;&lt;urls&gt;&lt;/urls&gt;&lt;electronic-resource-num&gt;10.1038/nrendo.2011.32&lt;/electronic-resource-num&gt;&lt;remote-database-provider&gt;NLM&lt;/remote-database-provider&gt;&lt;language&gt;eng&lt;/language&gt;&lt;/record&gt;&lt;/Cite&gt;&lt;/EndNote&gt;</w:instrText>
      </w:r>
      <w:r w:rsidR="004B68EC" w:rsidRPr="003A0CF4">
        <w:fldChar w:fldCharType="separate"/>
      </w:r>
      <w:r w:rsidR="00A80334">
        <w:rPr>
          <w:noProof/>
        </w:rPr>
        <w:t>(5)</w:t>
      </w:r>
      <w:r w:rsidR="004B68EC" w:rsidRPr="003A0CF4">
        <w:fldChar w:fldCharType="end"/>
      </w:r>
      <w:r w:rsidR="00FC3940" w:rsidRPr="003A0CF4">
        <w:t xml:space="preserve">. </w:t>
      </w:r>
      <w:r w:rsidR="00686098">
        <w:t>D</w:t>
      </w:r>
      <w:r w:rsidR="00FC3940" w:rsidRPr="003A0CF4">
        <w:t xml:space="preserve">elivery of insulin intraperitoneally has been demonstrated to be feasible but </w:t>
      </w:r>
      <w:r w:rsidR="005F7D44">
        <w:t xml:space="preserve">more </w:t>
      </w:r>
      <w:r w:rsidR="00686098">
        <w:t>attention</w:t>
      </w:r>
      <w:r w:rsidR="005F7D44">
        <w:t xml:space="preserve"> has been given to</w:t>
      </w:r>
      <w:r w:rsidR="00FC3940" w:rsidRPr="003A0CF4">
        <w:t xml:space="preserve"> the subcutaneous route</w:t>
      </w:r>
      <w:r w:rsidR="00C823A7">
        <w:t xml:space="preserve"> </w:t>
      </w:r>
      <w:r w:rsidR="00C823A7">
        <w:fldChar w:fldCharType="begin">
          <w:fldData xml:space="preserve">PEVuZE5vdGU+PENpdGU+PEF1dGhvcj5EYXNzYXU8L0F1dGhvcj48WWVhcj4yMDE3PC9ZZWFyPjxS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=
</w:fldData>
        </w:fldChar>
      </w:r>
      <w:r w:rsidR="00C823A7">
        <w:instrText xml:space="preserve"> ADDIN EN.CITE </w:instrText>
      </w:r>
      <w:r w:rsidR="00C823A7">
        <w:fldChar w:fldCharType="begin">
          <w:fldData xml:space="preserve">PEVuZE5vdGU+PENpdGU+PEF1dGhvcj5EYXNzYXU8L0F1dGhvcj48WWVhcj4yMDE3PC9ZZWFyPjxS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=
</w:fldData>
        </w:fldChar>
      </w:r>
      <w:r w:rsidR="00C823A7">
        <w:instrText xml:space="preserve"> ADDIN EN.CITE.DATA </w:instrText>
      </w:r>
      <w:r w:rsidR="00C823A7">
        <w:fldChar w:fldCharType="end"/>
      </w:r>
      <w:r w:rsidR="00C823A7">
        <w:fldChar w:fldCharType="separate"/>
      </w:r>
      <w:r w:rsidR="00C823A7">
        <w:rPr>
          <w:noProof/>
        </w:rPr>
        <w:t>(10)</w:t>
      </w:r>
      <w:r w:rsidR="00C823A7">
        <w:fldChar w:fldCharType="end"/>
      </w:r>
      <w:r w:rsidR="00FC3940" w:rsidRPr="003A0CF4">
        <w:t xml:space="preserve">. </w:t>
      </w:r>
      <w:r w:rsidR="004D6017">
        <w:t xml:space="preserve">Closed-loop </w:t>
      </w:r>
      <w:r w:rsidR="00FC3940" w:rsidRPr="003A0CF4">
        <w:t xml:space="preserve">prototypes </w:t>
      </w:r>
      <w:r w:rsidR="00070401" w:rsidRPr="003A0CF4">
        <w:t>include</w:t>
      </w:r>
      <w:r w:rsidR="004B68EC" w:rsidRPr="003A0CF4">
        <w:t xml:space="preserve"> </w:t>
      </w:r>
      <w:r w:rsidR="00070401" w:rsidRPr="003A0CF4">
        <w:t xml:space="preserve">hybrid and fully closed-loop approaches, single and </w:t>
      </w:r>
      <w:r w:rsidR="00875D3A" w:rsidRPr="003A0CF4">
        <w:t xml:space="preserve">dual </w:t>
      </w:r>
      <w:r w:rsidR="00070401" w:rsidRPr="003A0CF4">
        <w:t>hormona</w:t>
      </w:r>
      <w:r w:rsidR="001373CD" w:rsidRPr="003A0CF4">
        <w:t xml:space="preserve">l </w:t>
      </w:r>
      <w:r w:rsidR="00875D3A" w:rsidRPr="003A0CF4">
        <w:t xml:space="preserve">(glucagon) </w:t>
      </w:r>
      <w:r w:rsidR="001373CD" w:rsidRPr="003A0CF4">
        <w:t>systems, and different closed-</w:t>
      </w:r>
      <w:r w:rsidR="00070401" w:rsidRPr="003A0CF4">
        <w:t>loop algorithms</w:t>
      </w:r>
      <w:r w:rsidR="0075607C" w:rsidRPr="003A0CF4">
        <w:t xml:space="preserve"> (see Text box)</w:t>
      </w:r>
      <w:r w:rsidR="00070401" w:rsidRPr="003A0CF4">
        <w:t xml:space="preserve">. </w:t>
      </w:r>
    </w:p>
    <w:p w:rsidR="00EF63DB" w:rsidRPr="003A0CF4" w:rsidRDefault="00EF63DB" w:rsidP="009C1755">
      <w:pPr>
        <w:spacing w:line="360" w:lineRule="auto"/>
        <w:jc w:val="both"/>
      </w:pPr>
      <w:r w:rsidRPr="003A0CF4">
        <w:t>Interest in the applicat</w:t>
      </w:r>
      <w:r w:rsidR="009F31C8" w:rsidRPr="003A0CF4">
        <w:t>ion of closed-loop technology for</w:t>
      </w:r>
      <w:r w:rsidRPr="003A0CF4">
        <w:t xml:space="preserve"> the management of T1D</w:t>
      </w:r>
      <w:r w:rsidR="000B1D2A">
        <w:t>M</w:t>
      </w:r>
      <w:r w:rsidRPr="003A0CF4">
        <w:t xml:space="preserve"> was supported by several international initiatives. The JDRF Artificial Pancreas Project in 2005 aimed to expedite regulatory approval</w:t>
      </w:r>
      <w:r w:rsidR="005F7D44">
        <w:t>s</w:t>
      </w:r>
      <w:r w:rsidRPr="003A0CF4">
        <w:t xml:space="preserve">, </w:t>
      </w:r>
      <w:r w:rsidR="003254C9">
        <w:t xml:space="preserve">secure </w:t>
      </w:r>
      <w:r w:rsidRPr="003A0CF4">
        <w:t xml:space="preserve">health insurance coverage, and </w:t>
      </w:r>
      <w:r w:rsidR="003254C9">
        <w:t xml:space="preserve">facilitate </w:t>
      </w:r>
      <w:r w:rsidRPr="003A0CF4">
        <w:t xml:space="preserve">clinician adoption of </w:t>
      </w:r>
      <w:r w:rsidR="00C129E5">
        <w:t xml:space="preserve">CGM and </w:t>
      </w:r>
      <w:r w:rsidRPr="003A0CF4">
        <w:t xml:space="preserve">artificial pancreas technologies. In 2006, the FDA added the artificial pancreas </w:t>
      </w:r>
      <w:r w:rsidR="003254C9" w:rsidRPr="003254C9">
        <w:t xml:space="preserve">to the Critical Path Initiative </w:t>
      </w:r>
      <w:r w:rsidRPr="003A0CF4">
        <w:t>for the paediatric population to address the regulatory challenges</w:t>
      </w:r>
      <w:r w:rsidR="00883538">
        <w:t xml:space="preserve"> and promote translation </w:t>
      </w:r>
      <w:r w:rsidR="003228D7">
        <w:t>of this unique</w:t>
      </w:r>
      <w:r w:rsidR="00883538">
        <w:t xml:space="preserve"> medical </w:t>
      </w:r>
      <w:r w:rsidR="003228D7">
        <w:t>product</w:t>
      </w:r>
      <w:r w:rsidR="0080495E">
        <w:t xml:space="preserve"> into clinical practice</w:t>
      </w:r>
      <w:r w:rsidRPr="003A0CF4">
        <w:t xml:space="preserve">. The collaborative European </w:t>
      </w:r>
      <w:proofErr w:type="spellStart"/>
      <w:r w:rsidRPr="003A0CF4">
        <w:t>AP@home</w:t>
      </w:r>
      <w:proofErr w:type="spellEnd"/>
      <w:r w:rsidRPr="003A0CF4">
        <w:t xml:space="preserve"> Consortium, initiated in 2010, aimed to compare closed-loop insulin delivery with conventional </w:t>
      </w:r>
      <w:r w:rsidR="00883538">
        <w:t xml:space="preserve">insulin </w:t>
      </w:r>
      <w:r w:rsidRPr="003A0CF4">
        <w:t xml:space="preserve">therapy in </w:t>
      </w:r>
      <w:r w:rsidR="00883538">
        <w:t>real world settings by</w:t>
      </w:r>
      <w:r w:rsidR="009F31C8" w:rsidRPr="003A0CF4">
        <w:t xml:space="preserve"> </w:t>
      </w:r>
      <w:r w:rsidR="00883538">
        <w:t xml:space="preserve">way of multinational </w:t>
      </w:r>
      <w:r w:rsidRPr="003A0CF4">
        <w:t xml:space="preserve">controlled trials. </w:t>
      </w:r>
    </w:p>
    <w:p w:rsidR="00B575D7" w:rsidRPr="003A0CF4" w:rsidRDefault="00070401" w:rsidP="009C1755">
      <w:pPr>
        <w:spacing w:line="360" w:lineRule="auto"/>
        <w:jc w:val="both"/>
      </w:pPr>
      <w:r w:rsidRPr="003A0CF4">
        <w:t>In 2009, t</w:t>
      </w:r>
      <w:r w:rsidR="00BF4CE7" w:rsidRPr="003A0CF4">
        <w:t xml:space="preserve">he </w:t>
      </w:r>
      <w:r w:rsidRPr="003A0CF4">
        <w:t>simplest form of a</w:t>
      </w:r>
      <w:r w:rsidR="004B68EC" w:rsidRPr="003A0CF4">
        <w:t xml:space="preserve">utomated insulin delivery </w:t>
      </w:r>
      <w:r w:rsidR="009F31C8" w:rsidRPr="003A0CF4">
        <w:t>(</w:t>
      </w:r>
      <w:r w:rsidR="00C129E5">
        <w:t>F</w:t>
      </w:r>
      <w:r w:rsidR="009F31C8" w:rsidRPr="003A0CF4">
        <w:t xml:space="preserve">igure 2) </w:t>
      </w:r>
      <w:r w:rsidR="00027711" w:rsidRPr="003A0CF4">
        <w:t>became commercially available; a</w:t>
      </w:r>
      <w:r w:rsidR="00BF4CE7" w:rsidRPr="003A0CF4">
        <w:t xml:space="preserve">n insulin pump with integrated </w:t>
      </w:r>
      <w:r w:rsidRPr="003A0CF4">
        <w:t>CGM system</w:t>
      </w:r>
      <w:r w:rsidR="00BF4CE7" w:rsidRPr="003A0CF4">
        <w:t xml:space="preserve"> </w:t>
      </w:r>
      <w:r w:rsidR="00027711" w:rsidRPr="003A0CF4">
        <w:t>which</w:t>
      </w:r>
      <w:r w:rsidR="00BF4CE7" w:rsidRPr="003A0CF4">
        <w:t xml:space="preserve"> suspends insulin delivery </w:t>
      </w:r>
      <w:r w:rsidR="00F0340F" w:rsidRPr="00F0340F">
        <w:t xml:space="preserve">automatically </w:t>
      </w:r>
      <w:r w:rsidR="00BF4CE7" w:rsidRPr="003A0CF4">
        <w:t xml:space="preserve">for up to two hours when hypoglycaemia is detected and </w:t>
      </w:r>
      <w:r w:rsidR="006B7773">
        <w:t xml:space="preserve">the </w:t>
      </w:r>
      <w:r w:rsidR="00BF4CE7" w:rsidRPr="003A0CF4">
        <w:t>hypoglycaemia alarm is no</w:t>
      </w:r>
      <w:r w:rsidR="00943906" w:rsidRPr="003A0CF4">
        <w:t xml:space="preserve">t acknowledged. </w:t>
      </w:r>
      <w:r w:rsidR="00BF4CE7" w:rsidRPr="003A0CF4">
        <w:t xml:space="preserve">Post-marketing studies with low glucose suspend </w:t>
      </w:r>
      <w:r w:rsidR="00C129E5">
        <w:t>pump</w:t>
      </w:r>
      <w:r w:rsidR="006B7773">
        <w:t>s</w:t>
      </w:r>
      <w:r w:rsidR="00C129E5">
        <w:t xml:space="preserve"> </w:t>
      </w:r>
      <w:r w:rsidR="00BF4CE7" w:rsidRPr="003A0CF4">
        <w:t xml:space="preserve">in children </w:t>
      </w:r>
      <w:r w:rsidR="006B7773">
        <w:t xml:space="preserve">and adults </w:t>
      </w:r>
      <w:r w:rsidRPr="003A0CF4">
        <w:t>with T1D</w:t>
      </w:r>
      <w:r w:rsidR="000B1D2A">
        <w:t>M</w:t>
      </w:r>
      <w:r w:rsidRPr="003A0CF4">
        <w:t xml:space="preserve"> </w:t>
      </w:r>
      <w:r w:rsidR="00027711" w:rsidRPr="003A0CF4">
        <w:t>showed</w:t>
      </w:r>
      <w:r w:rsidR="00BF4CE7" w:rsidRPr="003A0CF4">
        <w:t xml:space="preserve"> </w:t>
      </w:r>
      <w:r w:rsidR="006B7773">
        <w:t>reduced</w:t>
      </w:r>
      <w:r w:rsidR="00BF4CE7" w:rsidRPr="003A0CF4">
        <w:t xml:space="preserve"> frequency and duration of nocturnal hypoglycaemia </w:t>
      </w:r>
      <w:r w:rsidR="00C129E5" w:rsidRPr="003A0CF4">
        <w:fldChar w:fldCharType="begin"/>
      </w:r>
      <w:r w:rsidR="00C823A7">
        <w:instrText xml:space="preserve"> ADDIN EN.CITE &lt;EndNote&gt;&lt;Cite&gt;&lt;Author&gt;Bergenstal&lt;/Author&gt;&lt;Year&gt;2013&lt;/Year&gt;&lt;RecNum&gt;400&lt;/RecNum&gt;&lt;DisplayText&gt;(11)&lt;/DisplayText&gt;&lt;record&gt;&lt;rec-number&gt;400&lt;/rec-number&gt;&lt;foreign-keys&gt;&lt;key app="EN" db-id="p9pt00ewswssp0eerz5vrst0tsex52s5wtwz" timestamp="1527674139"&gt;400&lt;/key&gt;&lt;/foreign-keys&gt;&lt;ref-type name="Journal Article"&gt;17&lt;/ref-type&gt;&lt;contributors&gt;&lt;authors&gt;&lt;author&gt;Bergenstal, Richard M.&lt;/author&gt;&lt;author&gt;Klonoff, David C.&lt;/author&gt;&lt;author&gt;Garg, Satish K.&lt;/author&gt;&lt;author&gt;Bode, Bruce W.&lt;/author&gt;&lt;author&gt;Meredith, Melissa&lt;/author&gt;&lt;author&gt;Slover, Robert H.&lt;/author&gt;&lt;author&gt;Ahmann, Andrew J.&lt;/author&gt;&lt;author&gt;Welsh, John B.&lt;/author&gt;&lt;author&gt;Lee, Scott W.&lt;/author&gt;&lt;author&gt;Kaufman, Francine R.&lt;/author&gt;&lt;/authors&gt;&lt;/contributors&gt;&lt;titles&gt;&lt;title&gt;Threshold-based insulin-pump interruption for reduction of hypoglycemia&lt;/title&gt;&lt;secondary-title&gt;New England Journal of Medicine&lt;/secondary-title&gt;&lt;/titles&gt;&lt;periodical&gt;&lt;full-title&gt;New England Journal of Medicine&lt;/full-title&gt;&lt;/periodical&gt;&lt;pages&gt;224-232&lt;/pages&gt;&lt;volume&gt;369&lt;/volume&gt;&lt;number&gt;3&lt;/number&gt;&lt;dates&gt;&lt;year&gt;2013&lt;/year&gt;&lt;/dates&gt;&lt;accession-num&gt;23789889&lt;/accession-num&gt;&lt;urls&gt;&lt;related-urls&gt;&lt;url&gt;&lt;style face="underline" font="default" size="100%"&gt;https://www.nejm.org/doi/full/10.1056/NEJMoa1303576&lt;/style&gt;&lt;/url&gt;&lt;/related-urls&gt;&lt;/urls&gt;&lt;electronic-resource-num&gt;10.1056/NEJMoa1303576&lt;/electronic-resource-num&gt;&lt;/record&gt;&lt;/Cite&gt;&lt;/EndNote&gt;</w:instrText>
      </w:r>
      <w:r w:rsidR="00C129E5" w:rsidRPr="003A0CF4">
        <w:fldChar w:fldCharType="separate"/>
      </w:r>
      <w:r w:rsidR="00C823A7">
        <w:rPr>
          <w:noProof/>
        </w:rPr>
        <w:t>(11)</w:t>
      </w:r>
      <w:r w:rsidR="00C129E5" w:rsidRPr="003A0CF4">
        <w:fldChar w:fldCharType="end"/>
      </w:r>
      <w:r w:rsidR="00C129E5">
        <w:t xml:space="preserve"> and also </w:t>
      </w:r>
      <w:r w:rsidR="006B7773">
        <w:t xml:space="preserve">reduced </w:t>
      </w:r>
      <w:r w:rsidR="00C129E5">
        <w:t xml:space="preserve">frequency of </w:t>
      </w:r>
      <w:r w:rsidR="006323AE" w:rsidRPr="003A0CF4">
        <w:t>severe hypoglycaemia</w:t>
      </w:r>
      <w:r w:rsidR="00C129E5">
        <w:t xml:space="preserve"> </w:t>
      </w:r>
      <w:r w:rsidR="00C129E5">
        <w:fldChar w:fldCharType="begin">
          <w:fldData xml:space="preserve">PEVuZE5vdGU+PENpdGU+PEF1dGhvcj5MeTwvQXV0aG9yPjxZZWFyPjIwMTM8L1llYXI+PFJlY051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</w:fldData>
        </w:fldChar>
      </w:r>
      <w:r w:rsidR="00C823A7">
        <w:instrText xml:space="preserve"> ADDIN EN.CITE </w:instrText>
      </w:r>
      <w:r w:rsidR="00C823A7">
        <w:fldChar w:fldCharType="begin">
          <w:fldData xml:space="preserve">PEVuZE5vdGU+PENpdGU+PEF1dGhvcj5MeTwvQXV0aG9yPjxZZWFyPjIwMTM8L1llYXI+PFJlY051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</w:fldData>
        </w:fldChar>
      </w:r>
      <w:r w:rsidR="00C823A7">
        <w:instrText xml:space="preserve"> ADDIN EN.CITE.DATA </w:instrText>
      </w:r>
      <w:r w:rsidR="00C823A7">
        <w:fldChar w:fldCharType="end"/>
      </w:r>
      <w:r w:rsidR="00C129E5">
        <w:fldChar w:fldCharType="separate"/>
      </w:r>
      <w:r w:rsidR="00C823A7">
        <w:rPr>
          <w:noProof/>
        </w:rPr>
        <w:t>(12)</w:t>
      </w:r>
      <w:r w:rsidR="00C129E5">
        <w:fldChar w:fldCharType="end"/>
      </w:r>
      <w:r w:rsidR="004B68EC" w:rsidRPr="003A0CF4">
        <w:t>.</w:t>
      </w:r>
      <w:r w:rsidR="001B6014" w:rsidRPr="003A0CF4">
        <w:t xml:space="preserve"> </w:t>
      </w:r>
      <w:r w:rsidR="00027711" w:rsidRPr="003A0CF4">
        <w:t>Predictive low glucose suspend allows for automatic insulin infusion suspension when sensor glucose is predicted to cross the pre-programmed CGM threshold value.</w:t>
      </w:r>
      <w:r w:rsidR="00F516D4" w:rsidRPr="00F516D4">
        <w:t xml:space="preserve"> </w:t>
      </w:r>
      <w:r w:rsidR="00F516D4" w:rsidRPr="003A0CF4">
        <w:t xml:space="preserve">These systems </w:t>
      </w:r>
      <w:r w:rsidR="006B7773">
        <w:t xml:space="preserve">were </w:t>
      </w:r>
      <w:r w:rsidR="00F516D4" w:rsidRPr="003A0CF4">
        <w:t xml:space="preserve">the first approved </w:t>
      </w:r>
      <w:r w:rsidR="00F516D4" w:rsidRPr="003A0CF4">
        <w:rPr>
          <w:i/>
        </w:rPr>
        <w:t>non-adjunct</w:t>
      </w:r>
      <w:r w:rsidR="00F516D4" w:rsidRPr="003A0CF4">
        <w:t xml:space="preserve"> use of CGM data for </w:t>
      </w:r>
      <w:r w:rsidR="00F516D4">
        <w:t xml:space="preserve">decisions regarding </w:t>
      </w:r>
      <w:r w:rsidR="00F516D4" w:rsidRPr="003A0CF4">
        <w:t xml:space="preserve">insulin </w:t>
      </w:r>
      <w:r w:rsidR="00F516D4" w:rsidRPr="003A0CF4">
        <w:lastRenderedPageBreak/>
        <w:t xml:space="preserve">administration. </w:t>
      </w:r>
      <w:r w:rsidR="001B143B">
        <w:t>A</w:t>
      </w:r>
      <w:r w:rsidR="00F516D4" w:rsidRPr="003A0CF4">
        <w:t xml:space="preserve">pproval of these devices was very </w:t>
      </w:r>
      <w:r w:rsidR="004B48EC">
        <w:t>significant</w:t>
      </w:r>
      <w:r w:rsidR="00F516D4" w:rsidRPr="003A0CF4">
        <w:t xml:space="preserve"> </w:t>
      </w:r>
      <w:r w:rsidR="00F516D4">
        <w:t>f</w:t>
      </w:r>
      <w:r w:rsidR="00123071">
        <w:t>rom a regulatory perspective</w:t>
      </w:r>
      <w:r w:rsidR="00F516D4" w:rsidRPr="00F516D4">
        <w:t xml:space="preserve"> </w:t>
      </w:r>
      <w:r w:rsidR="00F516D4" w:rsidRPr="003A0CF4">
        <w:t xml:space="preserve">for more advanced automated insulin </w:t>
      </w:r>
      <w:r w:rsidR="00123071">
        <w:t>delivery systems</w:t>
      </w:r>
      <w:r w:rsidR="00B575D7" w:rsidRPr="003A0CF4">
        <w:t>.</w:t>
      </w:r>
    </w:p>
    <w:p w:rsidR="00846EF1" w:rsidRPr="003A0CF4" w:rsidRDefault="0075607C" w:rsidP="009C1755">
      <w:pPr>
        <w:spacing w:line="360" w:lineRule="auto"/>
        <w:jc w:val="both"/>
      </w:pPr>
      <w:r w:rsidRPr="003A0CF4">
        <w:t>By</w:t>
      </w:r>
      <w:r w:rsidR="005756FB" w:rsidRPr="003A0CF4">
        <w:t xml:space="preserve"> 2011</w:t>
      </w:r>
      <w:r w:rsidR="00D46BBE" w:rsidRPr="003A0CF4">
        <w:t xml:space="preserve">, </w:t>
      </w:r>
      <w:r w:rsidR="006D238F" w:rsidRPr="003A0CF4">
        <w:t>at the time the</w:t>
      </w:r>
      <w:r w:rsidR="00EA10FB" w:rsidRPr="003A0CF4">
        <w:t xml:space="preserve"> </w:t>
      </w:r>
      <w:r w:rsidR="008E5835" w:rsidRPr="003A0CF4">
        <w:t xml:space="preserve">James Lind </w:t>
      </w:r>
      <w:r w:rsidR="005556CC" w:rsidRPr="003A0CF4">
        <w:t xml:space="preserve">Alliance </w:t>
      </w:r>
      <w:r w:rsidR="00EA10FB" w:rsidRPr="003A0CF4">
        <w:t>priorities</w:t>
      </w:r>
      <w:r w:rsidR="00047799" w:rsidRPr="003A0CF4">
        <w:t xml:space="preserve"> for T1D</w:t>
      </w:r>
      <w:r w:rsidR="000B1D2A">
        <w:t>M</w:t>
      </w:r>
      <w:r w:rsidR="00047799" w:rsidRPr="003A0CF4">
        <w:t xml:space="preserve"> were published</w:t>
      </w:r>
      <w:r w:rsidR="00A61969">
        <w:t xml:space="preserve"> </w:t>
      </w:r>
      <w:r w:rsidR="00A61969">
        <w:fldChar w:fldCharType="begin"/>
      </w:r>
      <w:r w:rsidR="00C823A7">
        <w:instrText xml:space="preserve"> ADDIN EN.CITE &lt;EndNote&gt;&lt;Cite&gt;&lt;Author&gt;Gadsby&lt;/Author&gt;&lt;Year&gt;2012&lt;/Year&gt;&lt;RecNum&gt;454&lt;/RecNum&gt;&lt;DisplayText&gt;(13)&lt;/DisplayText&gt;&lt;record&gt;&lt;rec-number&gt;454&lt;/rec-number&gt;&lt;foreign-keys&gt;&lt;key app="EN" db-id="p9pt00ewswssp0eerz5vrst0tsex52s5wtwz" timestamp="1531304880"&gt;454&lt;/key&gt;&lt;/foreign-keys&gt;&lt;ref-type name="Journal Article"&gt;17&lt;/ref-type&gt;&lt;contributors&gt;&lt;authors&gt;&lt;author&gt;Gadsby, R.&lt;/author&gt;&lt;author&gt;Snow, R.&lt;/author&gt;&lt;author&gt;Daly, A. C.&lt;/author&gt;&lt;author&gt;Crowe, S.&lt;/author&gt;&lt;author&gt;Matyka, K.&lt;/author&gt;&lt;author&gt;Hall, B.&lt;/author&gt;&lt;author&gt;Petrie, J.&lt;/author&gt;&lt;/authors&gt;&lt;/contributors&gt;&lt;auth-address&gt;Warwick Medical School, University of Warwick, Oxford, UK. r.gadsby@warwick.ac.uk&lt;/auth-address&gt;&lt;titles&gt;&lt;title&gt;Setting research priorities for Type 1 diabetes&lt;/title&gt;&lt;secondary-title&gt;Diabet Med&lt;/secondary-title&gt;&lt;alt-title&gt;Diabetic medicine : a journal of the British Diabetic Association&lt;/alt-title&gt;&lt;/titles&gt;&lt;periodical&gt;&lt;full-title&gt;Diabet Med&lt;/full-title&gt;&lt;abbr-1&gt;Diabetic medicine : a journal of the British Diabetic Association&lt;/abbr-1&gt;&lt;/periodical&gt;&lt;alt-periodical&gt;&lt;full-title&gt;Diabet Med&lt;/full-title&gt;&lt;abbr-1&gt;Diabetic medicine : a journal of the British Diabetic Association&lt;/abbr-1&gt;&lt;/alt-periodical&gt;&lt;pages&gt;1321-6&lt;/pages&gt;&lt;volume&gt;29&lt;/volume&gt;&lt;number&gt;10&lt;/number&gt;&lt;edition&gt;2012/07/25&lt;/edition&gt;&lt;keywords&gt;&lt;keyword&gt;Cooperative Behavior&lt;/keyword&gt;&lt;keyword&gt;*Diabetes Mellitus, Type 1&lt;/keyword&gt;&lt;keyword&gt;Female&lt;/keyword&gt;&lt;keyword&gt;Health Personnel&lt;/keyword&gt;&lt;keyword&gt;Health Priorities/*statistics &amp;amp; numerical data&lt;/keyword&gt;&lt;keyword&gt;Humans&lt;/keyword&gt;&lt;keyword&gt;Male&lt;/keyword&gt;&lt;keyword&gt;Research/*statistics &amp;amp; numerical data&lt;/keyword&gt;&lt;keyword&gt;Surveys and Questionnaires&lt;/keyword&gt;&lt;keyword&gt;Uncertainty&lt;/keyword&gt;&lt;/keywords&gt;&lt;dates&gt;&lt;year&gt;2012&lt;/year&gt;&lt;pub-dates&gt;&lt;date&gt;Oct&lt;/date&gt;&lt;/pub-dates&gt;&lt;/dates&gt;&lt;isbn&gt;0742-3071&lt;/isbn&gt;&lt;accession-num&gt;22823450&lt;/accession-num&gt;&lt;urls&gt;&lt;/urls&gt;&lt;electronic-resource-num&gt;10.1111/j.1464-5491.2012.03755.x&lt;/electronic-resource-num&gt;&lt;remote-database-provider&gt;NLM&lt;/remote-database-provider&gt;&lt;language&gt;eng&lt;/language&gt;&lt;/record&gt;&lt;/Cite&gt;&lt;/EndNote&gt;</w:instrText>
      </w:r>
      <w:r w:rsidR="00A61969">
        <w:fldChar w:fldCharType="separate"/>
      </w:r>
      <w:r w:rsidR="00C823A7">
        <w:rPr>
          <w:noProof/>
        </w:rPr>
        <w:t>(13)</w:t>
      </w:r>
      <w:r w:rsidR="00A61969">
        <w:fldChar w:fldCharType="end"/>
      </w:r>
      <w:r w:rsidR="00F87455" w:rsidRPr="00F87455">
        <w:t>, closed-loop prototypes were being evaluated in highly supervised clinical research facility settings over short periods of time for feasibility assessments</w:t>
      </w:r>
      <w:r w:rsidR="008D3BDE" w:rsidRPr="003A0CF4">
        <w:t xml:space="preserve">. </w:t>
      </w:r>
      <w:r w:rsidR="00846EF1" w:rsidRPr="003A0CF4">
        <w:t xml:space="preserve">Initial closed-loop studies </w:t>
      </w:r>
      <w:r w:rsidR="00047799" w:rsidRPr="003A0CF4">
        <w:t>were conducted during the night-</w:t>
      </w:r>
      <w:r w:rsidR="00846EF1" w:rsidRPr="003A0CF4">
        <w:t>time when most severe hypoglycaemic events occur</w:t>
      </w:r>
      <w:r w:rsidR="00047799" w:rsidRPr="003A0CF4">
        <w:t>,</w:t>
      </w:r>
      <w:r w:rsidR="00846EF1" w:rsidRPr="003A0CF4">
        <w:t xml:space="preserve"> </w:t>
      </w:r>
      <w:r w:rsidR="004B1735">
        <w:t xml:space="preserve">and glucose control is not </w:t>
      </w:r>
      <w:r w:rsidR="00965733">
        <w:t xml:space="preserve">so </w:t>
      </w:r>
      <w:r w:rsidR="00123071">
        <w:t xml:space="preserve">affected </w:t>
      </w:r>
      <w:r w:rsidR="004B1735">
        <w:t>by meals and physical activity</w:t>
      </w:r>
      <w:r w:rsidR="0049684E">
        <w:t>,</w:t>
      </w:r>
      <w:r w:rsidR="004B1735">
        <w:t xml:space="preserve"> which was assumed to ease regulatory approvals</w:t>
      </w:r>
      <w:r w:rsidR="00846EF1" w:rsidRPr="003A0CF4">
        <w:t>. Closed-loop insulin delivery</w:t>
      </w:r>
      <w:r w:rsidR="00965733">
        <w:t>,</w:t>
      </w:r>
      <w:r w:rsidR="00846EF1" w:rsidRPr="003A0CF4">
        <w:t xml:space="preserve"> </w:t>
      </w:r>
      <w:r w:rsidR="00123071">
        <w:t xml:space="preserve">with the aim </w:t>
      </w:r>
      <w:r w:rsidR="00965733">
        <w:t>of</w:t>
      </w:r>
      <w:r w:rsidR="00846EF1" w:rsidRPr="003A0CF4">
        <w:t xml:space="preserve"> reduc</w:t>
      </w:r>
      <w:r w:rsidR="00965733">
        <w:t>ing</w:t>
      </w:r>
      <w:r w:rsidR="00846EF1" w:rsidRPr="003A0CF4">
        <w:t xml:space="preserve"> </w:t>
      </w:r>
      <w:r w:rsidR="004B1735">
        <w:t xml:space="preserve">nocturnal </w:t>
      </w:r>
      <w:r w:rsidR="00846EF1" w:rsidRPr="003A0CF4">
        <w:t>hypoglycaemia</w:t>
      </w:r>
      <w:r w:rsidR="00965733">
        <w:t>,</w:t>
      </w:r>
      <w:r w:rsidR="00846EF1" w:rsidRPr="003A0CF4">
        <w:t xml:space="preserve"> was assessed as a potential solution to this important clinical problem particularly in young children. Randomized cross-over studies in young </w:t>
      </w:r>
      <w:r w:rsidR="000B1D2A">
        <w:t>people</w:t>
      </w:r>
      <w:r w:rsidR="000B1D2A" w:rsidRPr="003A0CF4">
        <w:t xml:space="preserve"> </w:t>
      </w:r>
      <w:r w:rsidR="00846EF1" w:rsidRPr="003A0CF4">
        <w:t xml:space="preserve">and adults </w:t>
      </w:r>
      <w:r w:rsidR="00123071">
        <w:t>showe</w:t>
      </w:r>
      <w:r w:rsidR="00123071" w:rsidRPr="003A0CF4">
        <w:t xml:space="preserve">d </w:t>
      </w:r>
      <w:r w:rsidR="00846EF1" w:rsidRPr="003A0CF4">
        <w:t xml:space="preserve">that closed-loop </w:t>
      </w:r>
      <w:r w:rsidR="00123071">
        <w:t xml:space="preserve">insulin delivery </w:t>
      </w:r>
      <w:r w:rsidR="00965733">
        <w:t xml:space="preserve">overnight </w:t>
      </w:r>
      <w:r w:rsidR="00846EF1" w:rsidRPr="003A0CF4">
        <w:t xml:space="preserve">was able to significantly increase the </w:t>
      </w:r>
      <w:r w:rsidR="00123071">
        <w:t xml:space="preserve">percentage of </w:t>
      </w:r>
      <w:r w:rsidR="00846EF1" w:rsidRPr="003A0CF4">
        <w:t xml:space="preserve">time spent </w:t>
      </w:r>
      <w:r w:rsidR="00965733">
        <w:t>with</w:t>
      </w:r>
      <w:r w:rsidR="00846EF1" w:rsidRPr="003A0CF4">
        <w:t>in target glucose range and reduce</w:t>
      </w:r>
      <w:r w:rsidR="00965733">
        <w:t xml:space="preserve"> </w:t>
      </w:r>
      <w:r w:rsidR="00846EF1" w:rsidRPr="003A0CF4">
        <w:t xml:space="preserve">time in </w:t>
      </w:r>
      <w:r w:rsidR="00846EF1" w:rsidRPr="00A80334">
        <w:t>hypoglycaemia</w:t>
      </w:r>
      <w:r w:rsidR="00846EF1" w:rsidRPr="003A0CF4">
        <w:t xml:space="preserve"> </w:t>
      </w:r>
      <w:r w:rsidR="00846EF1" w:rsidRPr="003A0CF4">
        <w:fldChar w:fldCharType="begin">
          <w:fldData xml:space="preserve">PEVuZE5vdGU+PENpdGU+PEF1dGhvcj5Ib3ZvcmthPC9BdXRob3I+PFllYXI+MjAxMDwvWWVhcj48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</w:fldData>
        </w:fldChar>
      </w:r>
      <w:r w:rsidR="00C823A7">
        <w:instrText xml:space="preserve"> ADDIN EN.CITE </w:instrText>
      </w:r>
      <w:r w:rsidR="00C823A7">
        <w:fldChar w:fldCharType="begin">
          <w:fldData xml:space="preserve">PEVuZE5vdGU+PENpdGU+PEF1dGhvcj5Ib3ZvcmthPC9BdXRob3I+PFllYXI+MjAxMDwvWWVhcj48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</w:fldData>
        </w:fldChar>
      </w:r>
      <w:r w:rsidR="00C823A7">
        <w:instrText xml:space="preserve"> ADDIN EN.CITE.DATA </w:instrText>
      </w:r>
      <w:r w:rsidR="00C823A7">
        <w:fldChar w:fldCharType="end"/>
      </w:r>
      <w:r w:rsidR="00846EF1" w:rsidRPr="003A0CF4">
        <w:fldChar w:fldCharType="separate"/>
      </w:r>
      <w:r w:rsidR="00C823A7">
        <w:rPr>
          <w:noProof/>
        </w:rPr>
        <w:t>(14-17)</w:t>
      </w:r>
      <w:r w:rsidR="00846EF1" w:rsidRPr="003A0CF4">
        <w:fldChar w:fldCharType="end"/>
      </w:r>
      <w:r w:rsidR="00846EF1" w:rsidRPr="003A0CF4">
        <w:t xml:space="preserve">. This </w:t>
      </w:r>
      <w:r w:rsidR="00136C82">
        <w:t>was</w:t>
      </w:r>
      <w:r w:rsidR="00136C82" w:rsidRPr="003A0CF4">
        <w:t xml:space="preserve"> </w:t>
      </w:r>
      <w:r w:rsidR="001835B1" w:rsidRPr="003A0CF4">
        <w:t xml:space="preserve">a </w:t>
      </w:r>
      <w:r w:rsidR="00136C82">
        <w:t>significant</w:t>
      </w:r>
      <w:r w:rsidR="00136C82" w:rsidRPr="003A0CF4">
        <w:t xml:space="preserve"> </w:t>
      </w:r>
      <w:r w:rsidR="001835B1" w:rsidRPr="003A0CF4">
        <w:t xml:space="preserve">step </w:t>
      </w:r>
      <w:r w:rsidR="00136C82">
        <w:t>in demonstrating</w:t>
      </w:r>
      <w:r w:rsidR="00846EF1" w:rsidRPr="003A0CF4">
        <w:t xml:space="preserve"> the potential of closed-loop system</w:t>
      </w:r>
      <w:r w:rsidR="00965733">
        <w:t>s</w:t>
      </w:r>
      <w:r w:rsidR="00136C82">
        <w:t xml:space="preserve"> in clinical practice</w:t>
      </w:r>
      <w:r w:rsidR="00846EF1" w:rsidRPr="003A0CF4">
        <w:t xml:space="preserve">. </w:t>
      </w:r>
    </w:p>
    <w:p w:rsidR="004777E2" w:rsidRDefault="0075607C" w:rsidP="009C1755">
      <w:pPr>
        <w:spacing w:line="360" w:lineRule="auto"/>
        <w:jc w:val="both"/>
      </w:pPr>
      <w:r w:rsidRPr="003A0CF4">
        <w:t>Daytime closed-</w:t>
      </w:r>
      <w:r w:rsidR="004777E2" w:rsidRPr="003A0CF4">
        <w:t xml:space="preserve">loop glucose control </w:t>
      </w:r>
      <w:r w:rsidR="005A5E98" w:rsidRPr="003A0CF4">
        <w:t>present</w:t>
      </w:r>
      <w:r w:rsidR="004777E2" w:rsidRPr="003A0CF4">
        <w:t>s</w:t>
      </w:r>
      <w:r w:rsidR="005A5E98" w:rsidRPr="003A0CF4">
        <w:t xml:space="preserve"> </w:t>
      </w:r>
      <w:r w:rsidR="004777E2" w:rsidRPr="003A0CF4">
        <w:t>additional</w:t>
      </w:r>
      <w:r w:rsidR="005A5E98" w:rsidRPr="003A0CF4">
        <w:t xml:space="preserve"> chall</w:t>
      </w:r>
      <w:r w:rsidR="00CF2052" w:rsidRPr="003A0CF4">
        <w:t xml:space="preserve">enges </w:t>
      </w:r>
      <w:r w:rsidR="00136C82">
        <w:t>such as</w:t>
      </w:r>
      <w:r w:rsidR="00136C82" w:rsidRPr="003A0CF4">
        <w:t xml:space="preserve"> </w:t>
      </w:r>
      <w:r w:rsidR="00CF2052" w:rsidRPr="003A0CF4">
        <w:t>variable diet</w:t>
      </w:r>
      <w:r w:rsidR="00F53D1D">
        <w:t>ary intake</w:t>
      </w:r>
      <w:r w:rsidR="005A5E98" w:rsidRPr="003A0CF4">
        <w:t xml:space="preserve"> and exercise. </w:t>
      </w:r>
      <w:r w:rsidR="00F53D1D">
        <w:t>P</w:t>
      </w:r>
      <w:r w:rsidR="005A5E98" w:rsidRPr="003A0CF4">
        <w:t xml:space="preserve">ostprandial </w:t>
      </w:r>
      <w:r w:rsidR="00F53D1D">
        <w:t>glucose control</w:t>
      </w:r>
      <w:r w:rsidR="00F53D1D" w:rsidRPr="003A0CF4">
        <w:t xml:space="preserve"> </w:t>
      </w:r>
      <w:r w:rsidR="005A5E98" w:rsidRPr="003A0CF4">
        <w:t xml:space="preserve">is particularly challenging </w:t>
      </w:r>
      <w:r w:rsidR="00965733">
        <w:t xml:space="preserve">with </w:t>
      </w:r>
      <w:r w:rsidR="005A5E98" w:rsidRPr="003A0CF4">
        <w:t>delay</w:t>
      </w:r>
      <w:r w:rsidR="00965733">
        <w:t xml:space="preserve">ed </w:t>
      </w:r>
      <w:r w:rsidR="005A5E98" w:rsidRPr="003A0CF4">
        <w:t xml:space="preserve">absorption </w:t>
      </w:r>
      <w:r w:rsidR="00965733">
        <w:t>following</w:t>
      </w:r>
      <w:r w:rsidR="00965733" w:rsidRPr="003A0CF4">
        <w:t xml:space="preserve"> </w:t>
      </w:r>
      <w:r w:rsidR="005A5E98" w:rsidRPr="003A0CF4">
        <w:t xml:space="preserve">subcutaneous insulin </w:t>
      </w:r>
      <w:r w:rsidR="00965733">
        <w:t xml:space="preserve">delivery </w:t>
      </w:r>
      <w:r w:rsidR="005A5E98" w:rsidRPr="003A0CF4">
        <w:t xml:space="preserve">and </w:t>
      </w:r>
      <w:r w:rsidR="00F53D1D">
        <w:t>unpredictable</w:t>
      </w:r>
      <w:r w:rsidR="00F53D1D" w:rsidRPr="003A0CF4">
        <w:t xml:space="preserve"> </w:t>
      </w:r>
      <w:r w:rsidR="005A5E98" w:rsidRPr="003A0CF4">
        <w:t xml:space="preserve">appearance of glucose from the meal. A </w:t>
      </w:r>
      <w:r w:rsidR="00F53D1D" w:rsidRPr="003A0CF4">
        <w:t>pra</w:t>
      </w:r>
      <w:r w:rsidR="00F53D1D">
        <w:t>gmatic</w:t>
      </w:r>
      <w:r w:rsidR="00F53D1D" w:rsidRPr="003A0CF4">
        <w:t xml:space="preserve"> </w:t>
      </w:r>
      <w:r w:rsidR="005A5E98" w:rsidRPr="003A0CF4">
        <w:t xml:space="preserve">solution is to combine </w:t>
      </w:r>
      <w:r w:rsidR="00F53D1D">
        <w:t xml:space="preserve">user-initiated </w:t>
      </w:r>
      <w:r w:rsidR="00AD4C20" w:rsidRPr="00AD4C20">
        <w:t xml:space="preserve">prandial boluses </w:t>
      </w:r>
      <w:r w:rsidR="00AD4C20">
        <w:t xml:space="preserve">with </w:t>
      </w:r>
      <w:r w:rsidR="005A5E98" w:rsidRPr="003A0CF4">
        <w:t xml:space="preserve">closed-loop operation </w:t>
      </w:r>
      <w:r w:rsidR="004777E2" w:rsidRPr="003A0CF4">
        <w:t xml:space="preserve">(hybrid closed-loop systems). While fully closed-loop systems are entirely automated offering </w:t>
      </w:r>
      <w:r w:rsidR="00965733">
        <w:t xml:space="preserve">the </w:t>
      </w:r>
      <w:r w:rsidR="004777E2" w:rsidRPr="003A0CF4">
        <w:t xml:space="preserve">advantage of reduced user intervention, postprandial hyperglycaemic excursions and late postprandial hypoglycaemia are significant </w:t>
      </w:r>
      <w:r w:rsidR="00F53D1D">
        <w:t>limitations</w:t>
      </w:r>
      <w:r w:rsidR="00F53D1D" w:rsidRPr="003A0CF4">
        <w:t xml:space="preserve"> </w:t>
      </w:r>
      <w:r w:rsidR="004777E2" w:rsidRPr="003A0CF4">
        <w:t>with this approach and glucose control is significantly compromised compared to hybrid closed-loop at present</w:t>
      </w:r>
      <w:r w:rsidRPr="003A0CF4">
        <w:t xml:space="preserve"> </w:t>
      </w:r>
      <w:r w:rsidR="00DF0B4E" w:rsidRPr="003A0CF4">
        <w:fldChar w:fldCharType="begin">
          <w:fldData xml:space="preserve">PEVuZE5vdGU+PENpdGU+PEF1dGhvcj5HaW5ncmFzPC9BdXRob3I+PFllYXI+MjAxODwvWWVhcj48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</w:fldData>
        </w:fldChar>
      </w:r>
      <w:r w:rsidR="00C823A7">
        <w:instrText xml:space="preserve"> ADDIN EN.CITE </w:instrText>
      </w:r>
      <w:r w:rsidR="00C823A7">
        <w:fldChar w:fldCharType="begin">
          <w:fldData xml:space="preserve">PEVuZE5vdGU+PENpdGU+PEF1dGhvcj5HaW5ncmFzPC9BdXRob3I+PFllYXI+MjAxODwvWWVhcj48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</w:fldData>
        </w:fldChar>
      </w:r>
      <w:r w:rsidR="00C823A7">
        <w:instrText xml:space="preserve"> ADDIN EN.CITE.DATA </w:instrText>
      </w:r>
      <w:r w:rsidR="00C823A7">
        <w:fldChar w:fldCharType="end"/>
      </w:r>
      <w:r w:rsidR="00DF0B4E" w:rsidRPr="003A0CF4">
        <w:fldChar w:fldCharType="separate"/>
      </w:r>
      <w:r w:rsidR="00C823A7">
        <w:rPr>
          <w:noProof/>
        </w:rPr>
        <w:t>(18)</w:t>
      </w:r>
      <w:r w:rsidR="00DF0B4E" w:rsidRPr="003A0CF4">
        <w:fldChar w:fldCharType="end"/>
      </w:r>
      <w:r w:rsidR="004777E2" w:rsidRPr="003A0CF4">
        <w:t>.</w:t>
      </w:r>
    </w:p>
    <w:p w:rsidR="00587110" w:rsidRPr="003A0CF4" w:rsidRDefault="00587110" w:rsidP="009C1755">
      <w:pPr>
        <w:spacing w:line="360" w:lineRule="auto"/>
        <w:jc w:val="both"/>
      </w:pPr>
      <w:r>
        <w:t xml:space="preserve">A feasibility study in adults with T1DM demonstrated that addition of glucagon </w:t>
      </w:r>
      <w:r w:rsidRPr="00587110">
        <w:t>to closed-loop systems (dual</w:t>
      </w:r>
      <w:r w:rsidR="00CA6362">
        <w:t>-hormone</w:t>
      </w:r>
      <w:r w:rsidRPr="00587110">
        <w:t xml:space="preserve">) </w:t>
      </w:r>
      <w:r>
        <w:t xml:space="preserve">at times of impending hypoglycaemia </w:t>
      </w:r>
      <w:r w:rsidRPr="00587110">
        <w:t>led to reduc</w:t>
      </w:r>
      <w:r w:rsidR="00CA6362">
        <w:t>ed</w:t>
      </w:r>
      <w:r w:rsidR="004B48EC">
        <w:t xml:space="preserve"> time in</w:t>
      </w:r>
      <w:r w:rsidRPr="00587110">
        <w:t xml:space="preserve"> hypoglyc</w:t>
      </w:r>
      <w:r>
        <w:t>a</w:t>
      </w:r>
      <w:r w:rsidRPr="00587110">
        <w:t>emi</w:t>
      </w:r>
      <w:r w:rsidR="004B48EC">
        <w:t xml:space="preserve">a </w:t>
      </w:r>
      <w:r w:rsidR="00CA6362">
        <w:fldChar w:fldCharType="begin"/>
      </w:r>
      <w:r w:rsidR="00CA6362">
        <w:instrText xml:space="preserve"> ADDIN EN.CITE &lt;EndNote&gt;&lt;Cite&gt;&lt;Author&gt;Castle&lt;/Author&gt;&lt;Year&gt;2010&lt;/Year&gt;&lt;RecNum&gt;463&lt;/RecNum&gt;&lt;DisplayText&gt;(19)&lt;/DisplayText&gt;&lt;record&gt;&lt;rec-number&gt;463&lt;/rec-number&gt;&lt;foreign-keys&gt;&lt;key app="EN" db-id="p9pt00ewswssp0eerz5vrst0tsex52s5wtwz" timestamp="1531324543"&gt;463&lt;/key&gt;&lt;/foreign-keys&gt;&lt;ref-type name="Journal Article"&gt;17&lt;/ref-type&gt;&lt;contributors&gt;&lt;authors&gt;&lt;author&gt;Castle, J. R.&lt;/author&gt;&lt;author&gt;Engle, J. M.&lt;/author&gt;&lt;author&gt;El Youssef, J.&lt;/author&gt;&lt;author&gt;Massoud, R. G.&lt;/author&gt;&lt;author&gt;Yuen, K. C.&lt;/author&gt;&lt;author&gt;Kagan, R.&lt;/author&gt;&lt;author&gt;Ward, W. K.&lt;/author&gt;&lt;/authors&gt;&lt;/contributors&gt;&lt;auth-address&gt;Department of Medicine, Division of Endocrinology, Oregon Health and Science University, Portland, Oregon, USA. castleje@ohsu.edu&lt;/auth-address&gt;&lt;titles&gt;&lt;title&gt;Novel use of glucagon in a closed-loop system for prevention of hypoglycemia in type 1 diabetes&lt;/title&gt;&lt;secondary-title&gt;Diabetes Care&lt;/secondary-title&gt;&lt;alt-title&gt;Diabetes care&lt;/alt-title&gt;&lt;/titles&gt;&lt;periodical&gt;&lt;full-title&gt;Diabetes Care&lt;/full-title&gt;&lt;abbr-1&gt;Diabetes care&lt;/abbr-1&gt;&lt;/periodical&gt;&lt;alt-periodical&gt;&lt;full-title&gt;Diabetes Care&lt;/full-title&gt;&lt;abbr-1&gt;Diabetes care&lt;/abbr-1&gt;&lt;/alt-periodical&gt;&lt;pages&gt;1282-7&lt;/pages&gt;&lt;volume&gt;33&lt;/volume&gt;&lt;number&gt;6&lt;/number&gt;&lt;edition&gt;2010/03/25&lt;/edition&gt;&lt;keywords&gt;&lt;keyword&gt;Adult&lt;/keyword&gt;&lt;keyword&gt;Blood Glucose/analysis&lt;/keyword&gt;&lt;keyword&gt;Diabetes Mellitus, Type 1/*drug therapy&lt;/keyword&gt;&lt;keyword&gt;Female&lt;/keyword&gt;&lt;keyword&gt;Glucagon/adverse effects/*therapeutic use&lt;/keyword&gt;&lt;keyword&gt;Hormones/adverse effects/*therapeutic use&lt;/keyword&gt;&lt;keyword&gt;Humans&lt;/keyword&gt;&lt;keyword&gt;Hypoglycemia/*prevention &amp;amp; control&lt;/keyword&gt;&lt;keyword&gt;Male&lt;/keyword&gt;&lt;keyword&gt;Treatment Outcome&lt;/keyword&gt;&lt;/keywords&gt;&lt;dates&gt;&lt;year&gt;2010&lt;/year&gt;&lt;pub-dates&gt;&lt;date&gt;Jun&lt;/date&gt;&lt;/pub-dates&gt;&lt;/dates&gt;&lt;isbn&gt;0149-5992&lt;/isbn&gt;&lt;accession-num&gt;20332355&lt;/accession-num&gt;&lt;urls&gt;&lt;/urls&gt;&lt;custom2&gt;PMC2875438&lt;/custom2&gt;&lt;electronic-resource-num&gt;10.2337/dc09-2254&lt;/electronic-resource-num&gt;&lt;remote-database-provider&gt;NLM&lt;/remote-database-provider&gt;&lt;language&gt;eng&lt;/language&gt;&lt;/record&gt;&lt;/Cite&gt;&lt;/EndNote&gt;</w:instrText>
      </w:r>
      <w:r w:rsidR="00CA6362">
        <w:fldChar w:fldCharType="separate"/>
      </w:r>
      <w:r w:rsidR="00CA6362">
        <w:rPr>
          <w:noProof/>
        </w:rPr>
        <w:t>(19)</w:t>
      </w:r>
      <w:r w:rsidR="00CA6362">
        <w:fldChar w:fldCharType="end"/>
      </w:r>
      <w:r w:rsidR="00CA6362">
        <w:t xml:space="preserve">. </w:t>
      </w:r>
      <w:r w:rsidR="000859CC">
        <w:t>I</w:t>
      </w:r>
      <w:r w:rsidR="00CA6362" w:rsidRPr="00CA6362">
        <w:t>ssue</w:t>
      </w:r>
      <w:r w:rsidR="00CA6362">
        <w:t>s</w:t>
      </w:r>
      <w:r w:rsidR="000859CC">
        <w:t xml:space="preserve"> regarding</w:t>
      </w:r>
      <w:r w:rsidR="00CA6362" w:rsidRPr="00CA6362">
        <w:t xml:space="preserve"> glucagon stability</w:t>
      </w:r>
      <w:r w:rsidR="00CA6362">
        <w:t xml:space="preserve"> after reconstitution </w:t>
      </w:r>
      <w:r w:rsidR="000859CC">
        <w:t>still needed to be addressed</w:t>
      </w:r>
      <w:r w:rsidR="00455F3B">
        <w:t>.</w:t>
      </w:r>
      <w:r w:rsidR="00CA6362">
        <w:t xml:space="preserve"> </w:t>
      </w:r>
    </w:p>
    <w:p w:rsidR="00A1286E" w:rsidRPr="003A0CF4" w:rsidRDefault="0033057C" w:rsidP="009C1755">
      <w:pPr>
        <w:spacing w:line="360" w:lineRule="auto"/>
        <w:jc w:val="both"/>
      </w:pPr>
      <w:r w:rsidRPr="003A0CF4">
        <w:t xml:space="preserve">While inpatient </w:t>
      </w:r>
      <w:r w:rsidR="0033699E" w:rsidRPr="003A0CF4">
        <w:t>studies demonst</w:t>
      </w:r>
      <w:r w:rsidRPr="003A0CF4">
        <w:t>rated good evidence of efficacy and</w:t>
      </w:r>
      <w:r w:rsidR="0033699E" w:rsidRPr="003A0CF4">
        <w:t xml:space="preserve"> safety of closed-loop insulin delivery, evidence for closed-loop systems in </w:t>
      </w:r>
      <w:r w:rsidRPr="003A0CF4">
        <w:t>the management of T1D</w:t>
      </w:r>
      <w:r w:rsidR="000B1D2A">
        <w:t>M</w:t>
      </w:r>
      <w:r w:rsidRPr="003A0CF4">
        <w:t xml:space="preserve"> under </w:t>
      </w:r>
      <w:r w:rsidR="0033699E" w:rsidRPr="003A0CF4">
        <w:t>fre</w:t>
      </w:r>
      <w:r w:rsidRPr="003A0CF4">
        <w:t xml:space="preserve">e-living conditions had not </w:t>
      </w:r>
      <w:r w:rsidR="002C6F8B" w:rsidRPr="003A0CF4">
        <w:t xml:space="preserve">yet </w:t>
      </w:r>
      <w:r w:rsidR="0033699E" w:rsidRPr="003A0CF4">
        <w:t>been demonstrated. U</w:t>
      </w:r>
      <w:r w:rsidR="006D238F" w:rsidRPr="003A0CF4">
        <w:t xml:space="preserve">ser acceptance of closed-loop </w:t>
      </w:r>
      <w:r w:rsidR="001D68F5">
        <w:t>systems</w:t>
      </w:r>
      <w:r w:rsidR="001D68F5" w:rsidRPr="003A0CF4">
        <w:t xml:space="preserve"> </w:t>
      </w:r>
      <w:r w:rsidR="006D238F" w:rsidRPr="003A0CF4">
        <w:t>need</w:t>
      </w:r>
      <w:r w:rsidRPr="003A0CF4">
        <w:t>ed</w:t>
      </w:r>
      <w:r w:rsidR="006D238F" w:rsidRPr="003A0CF4">
        <w:t xml:space="preserve"> to be </w:t>
      </w:r>
      <w:r w:rsidR="002C6F8B" w:rsidRPr="003A0CF4">
        <w:t>explor</w:t>
      </w:r>
      <w:r w:rsidRPr="003A0CF4">
        <w:t xml:space="preserve">ed with potential barriers of </w:t>
      </w:r>
      <w:r w:rsidR="006D238F" w:rsidRPr="003A0CF4">
        <w:t xml:space="preserve">perceived trust in automated insulin delivery and </w:t>
      </w:r>
      <w:r w:rsidR="00DB7D79" w:rsidRPr="003A0CF4">
        <w:t>burden of</w:t>
      </w:r>
      <w:r w:rsidR="006D238F" w:rsidRPr="003A0CF4">
        <w:t xml:space="preserve"> device size and weight.</w:t>
      </w:r>
      <w:r w:rsidR="0033699E" w:rsidRPr="003A0CF4">
        <w:t xml:space="preserve"> </w:t>
      </w:r>
      <w:r w:rsidR="006D238F" w:rsidRPr="003A0CF4">
        <w:t>F</w:t>
      </w:r>
      <w:r w:rsidR="0066217A" w:rsidRPr="003A0CF4">
        <w:t xml:space="preserve">uture success </w:t>
      </w:r>
      <w:r w:rsidR="00DA76B4" w:rsidRPr="003A0CF4">
        <w:t xml:space="preserve">and speed of development </w:t>
      </w:r>
      <w:r w:rsidR="0066217A" w:rsidRPr="003A0CF4">
        <w:t>of the artificial pancreas would depend on collaboration with</w:t>
      </w:r>
      <w:r w:rsidR="00E51DF0" w:rsidRPr="003A0CF4">
        <w:t xml:space="preserve"> regulatory bodies</w:t>
      </w:r>
      <w:r w:rsidR="001D68F5">
        <w:t>,</w:t>
      </w:r>
      <w:r w:rsidR="00A1286E" w:rsidRPr="003A0CF4">
        <w:t xml:space="preserve"> </w:t>
      </w:r>
      <w:r w:rsidR="001D68F5" w:rsidRPr="001D68F5">
        <w:t>the medical device industry</w:t>
      </w:r>
      <w:r w:rsidR="001D68F5">
        <w:t>,</w:t>
      </w:r>
      <w:r w:rsidR="001D68F5" w:rsidRPr="001D68F5">
        <w:t xml:space="preserve"> </w:t>
      </w:r>
      <w:r w:rsidR="00A1286E" w:rsidRPr="003A0CF4">
        <w:t>and health</w:t>
      </w:r>
      <w:r w:rsidR="0066217A" w:rsidRPr="003A0CF4">
        <w:t xml:space="preserve">care insurance </w:t>
      </w:r>
      <w:r w:rsidR="001D68F5">
        <w:t>providers</w:t>
      </w:r>
      <w:r w:rsidR="001D68F5" w:rsidRPr="003A0CF4">
        <w:t xml:space="preserve"> </w:t>
      </w:r>
      <w:r w:rsidR="0066217A" w:rsidRPr="003A0CF4">
        <w:t>to ensure availability</w:t>
      </w:r>
      <w:r w:rsidR="005A37EE">
        <w:t xml:space="preserve"> and</w:t>
      </w:r>
      <w:r w:rsidR="0066217A" w:rsidRPr="003A0CF4">
        <w:t xml:space="preserve"> affordability </w:t>
      </w:r>
      <w:r w:rsidR="002D0993">
        <w:t>of this</w:t>
      </w:r>
      <w:r w:rsidR="005A37EE">
        <w:t xml:space="preserve"> technology </w:t>
      </w:r>
      <w:r w:rsidR="0066217A" w:rsidRPr="003A0CF4">
        <w:t xml:space="preserve">and reimbursement. </w:t>
      </w:r>
      <w:r w:rsidR="0033699E" w:rsidRPr="003A0CF4">
        <w:lastRenderedPageBreak/>
        <w:t>E</w:t>
      </w:r>
      <w:r w:rsidR="00A1286E" w:rsidRPr="003A0CF4">
        <w:t>stablishment of appropriate infrastructure, including patient and healthcare professional training</w:t>
      </w:r>
      <w:r w:rsidR="0033699E" w:rsidRPr="003A0CF4">
        <w:t xml:space="preserve"> would also need to be </w:t>
      </w:r>
      <w:r w:rsidR="00DA76B4" w:rsidRPr="003A0CF4">
        <w:t>considered</w:t>
      </w:r>
      <w:r w:rsidR="0033699E" w:rsidRPr="003A0CF4">
        <w:t>.</w:t>
      </w:r>
    </w:p>
    <w:p w:rsidR="00912F2F" w:rsidRPr="003A0CF4" w:rsidRDefault="00912F2F" w:rsidP="009C1755">
      <w:pPr>
        <w:spacing w:line="360" w:lineRule="auto"/>
        <w:rPr>
          <w:b/>
          <w:u w:val="single"/>
        </w:rPr>
      </w:pPr>
    </w:p>
    <w:p w:rsidR="00B8682F" w:rsidRPr="003A0CF4" w:rsidRDefault="00EE2F44" w:rsidP="009C1755">
      <w:pPr>
        <w:spacing w:line="360" w:lineRule="auto"/>
        <w:rPr>
          <w:b/>
          <w:u w:val="single"/>
        </w:rPr>
      </w:pPr>
      <w:r w:rsidRPr="003A0CF4">
        <w:rPr>
          <w:b/>
          <w:u w:val="single"/>
        </w:rPr>
        <w:t>The artificial pancreas - w</w:t>
      </w:r>
      <w:r w:rsidR="009A185C">
        <w:rPr>
          <w:b/>
          <w:u w:val="single"/>
        </w:rPr>
        <w:t>here we are in 2018</w:t>
      </w:r>
      <w:r w:rsidRPr="003A0CF4">
        <w:rPr>
          <w:b/>
          <w:u w:val="single"/>
        </w:rPr>
        <w:t>?</w:t>
      </w:r>
      <w:r w:rsidR="00B8682F" w:rsidRPr="003A0CF4">
        <w:rPr>
          <w:b/>
          <w:u w:val="single"/>
        </w:rPr>
        <w:t xml:space="preserve"> </w:t>
      </w:r>
    </w:p>
    <w:p w:rsidR="001C6EB4" w:rsidRPr="003A0CF4" w:rsidRDefault="00794F15" w:rsidP="009C1755">
      <w:pPr>
        <w:spacing w:line="360" w:lineRule="auto"/>
        <w:jc w:val="both"/>
      </w:pPr>
      <w:r w:rsidRPr="003A0CF4">
        <w:t>Since 2011</w:t>
      </w:r>
      <w:r w:rsidR="002C44BD" w:rsidRPr="003A0CF4">
        <w:t xml:space="preserve"> c</w:t>
      </w:r>
      <w:r w:rsidR="00037D3D" w:rsidRPr="003A0CF4">
        <w:t xml:space="preserve">linical studies have </w:t>
      </w:r>
      <w:r w:rsidR="008D231A" w:rsidRPr="003A0CF4">
        <w:t>transitioned</w:t>
      </w:r>
      <w:r w:rsidR="00037D3D" w:rsidRPr="003A0CF4">
        <w:t xml:space="preserve"> to lasting several months in unsupervised, free-living conditions</w:t>
      </w:r>
      <w:r w:rsidR="00AD410D" w:rsidRPr="003A0CF4">
        <w:t xml:space="preserve"> using portable wireless </w:t>
      </w:r>
      <w:r w:rsidR="004B1735">
        <w:t xml:space="preserve">closed-loop </w:t>
      </w:r>
      <w:r w:rsidR="00AD410D" w:rsidRPr="003A0CF4">
        <w:t>systems</w:t>
      </w:r>
      <w:r w:rsidR="00037D3D" w:rsidRPr="003A0CF4">
        <w:t>.</w:t>
      </w:r>
      <w:r w:rsidR="008A0AA4" w:rsidRPr="003A0CF4">
        <w:t xml:space="preserve"> </w:t>
      </w:r>
      <w:r w:rsidR="00037D3D" w:rsidRPr="003A0CF4">
        <w:t xml:space="preserve">Closed-loop insulin delivery has demonstrated efficacy and safety in </w:t>
      </w:r>
      <w:r w:rsidR="000B224F" w:rsidRPr="003A0CF4">
        <w:t xml:space="preserve">the outpatient setting in </w:t>
      </w:r>
      <w:r w:rsidR="00037D3D" w:rsidRPr="003A0CF4">
        <w:t>children</w:t>
      </w:r>
      <w:r w:rsidR="00A84BDF">
        <w:t xml:space="preserve"> and</w:t>
      </w:r>
      <w:r w:rsidR="00037D3D" w:rsidRPr="003A0CF4">
        <w:t xml:space="preserve"> adolescents, adults and pregnant women with T1D</w:t>
      </w:r>
      <w:r w:rsidR="000B1D2A">
        <w:t>M</w:t>
      </w:r>
      <w:r w:rsidR="00037D3D" w:rsidRPr="003A0CF4">
        <w:t xml:space="preserve"> and in hospitalised </w:t>
      </w:r>
      <w:proofErr w:type="spellStart"/>
      <w:r w:rsidR="000B1D2A">
        <w:t>in</w:t>
      </w:r>
      <w:r w:rsidR="00037D3D" w:rsidRPr="003A0CF4">
        <w:t>patients</w:t>
      </w:r>
      <w:proofErr w:type="spellEnd"/>
      <w:r w:rsidR="00037D3D" w:rsidRPr="003A0CF4">
        <w:t xml:space="preserve"> with hyperglycaemia.</w:t>
      </w:r>
      <w:r w:rsidR="00502420" w:rsidRPr="003A0CF4">
        <w:t xml:space="preserve"> These studies have shown that closed-loop systems, compared with </w:t>
      </w:r>
      <w:r w:rsidR="005E09DA">
        <w:t>sensor augmented pump</w:t>
      </w:r>
      <w:r w:rsidR="005E09DA" w:rsidRPr="003A0CF4">
        <w:t xml:space="preserve"> </w:t>
      </w:r>
      <w:r w:rsidR="00502420" w:rsidRPr="003A0CF4">
        <w:t>therapy</w:t>
      </w:r>
      <w:r w:rsidR="00A84BDF">
        <w:t xml:space="preserve"> or CSII</w:t>
      </w:r>
      <w:r w:rsidR="00502420" w:rsidRPr="003A0CF4">
        <w:t>, improve glycaemic control and reduce hypoglycaemia.</w:t>
      </w:r>
      <w:r w:rsidR="00637E96" w:rsidRPr="003A0CF4">
        <w:t xml:space="preserve"> </w:t>
      </w:r>
    </w:p>
    <w:p w:rsidR="00912F2F" w:rsidRPr="003A0CF4" w:rsidRDefault="00E66B3B" w:rsidP="009C1755">
      <w:pPr>
        <w:spacing w:line="360" w:lineRule="auto"/>
        <w:jc w:val="both"/>
        <w:rPr>
          <w:rFonts w:eastAsiaTheme="minorEastAsia" w:cs="Times New Roman"/>
          <w:b/>
        </w:rPr>
      </w:pPr>
      <w:r w:rsidRPr="003A0CF4">
        <w:rPr>
          <w:rFonts w:eastAsiaTheme="minorEastAsia" w:cs="Times New Roman"/>
          <w:b/>
        </w:rPr>
        <w:t xml:space="preserve">Efficacy of the artificial pancreas </w:t>
      </w:r>
      <w:r w:rsidR="00912F2F" w:rsidRPr="003A0CF4">
        <w:rPr>
          <w:rFonts w:eastAsiaTheme="minorEastAsia" w:cs="Times New Roman"/>
          <w:b/>
        </w:rPr>
        <w:t>in adults and children with T1D</w:t>
      </w:r>
      <w:r w:rsidR="000B1D2A">
        <w:rPr>
          <w:rFonts w:eastAsiaTheme="minorEastAsia" w:cs="Times New Roman"/>
          <w:b/>
        </w:rPr>
        <w:t>M</w:t>
      </w:r>
      <w:r w:rsidR="00912F2F" w:rsidRPr="003A0CF4">
        <w:rPr>
          <w:rFonts w:eastAsiaTheme="minorEastAsia" w:cs="Times New Roman"/>
          <w:b/>
        </w:rPr>
        <w:t xml:space="preserve"> </w:t>
      </w:r>
    </w:p>
    <w:p w:rsidR="00502420" w:rsidRPr="007B6688" w:rsidRDefault="00037D3D" w:rsidP="0095222E">
      <w:pPr>
        <w:spacing w:line="360" w:lineRule="auto"/>
        <w:jc w:val="both"/>
        <w:rPr>
          <w:rFonts w:eastAsiaTheme="minorEastAsia" w:cs="Times New Roman"/>
        </w:rPr>
      </w:pPr>
      <w:r w:rsidRPr="003A0CF4">
        <w:rPr>
          <w:rFonts w:eastAsiaTheme="minorEastAsia" w:cs="Times New Roman"/>
        </w:rPr>
        <w:t xml:space="preserve">Two recent meta-analyses have evaluated the </w:t>
      </w:r>
      <w:r w:rsidR="00AF5E00">
        <w:rPr>
          <w:rFonts w:eastAsiaTheme="minorEastAsia" w:cs="Times New Roman"/>
        </w:rPr>
        <w:t xml:space="preserve">safety and </w:t>
      </w:r>
      <w:r w:rsidRPr="003A0CF4">
        <w:rPr>
          <w:rFonts w:eastAsiaTheme="minorEastAsia" w:cs="Times New Roman"/>
        </w:rPr>
        <w:t xml:space="preserve">efficacy of closed-loop therapy in non-pregnant </w:t>
      </w:r>
      <w:r w:rsidR="00CE181E">
        <w:rPr>
          <w:rFonts w:eastAsiaTheme="minorEastAsia" w:cs="Times New Roman"/>
        </w:rPr>
        <w:t>people</w:t>
      </w:r>
      <w:r w:rsidR="00CE181E" w:rsidRPr="003A0CF4">
        <w:rPr>
          <w:rFonts w:eastAsiaTheme="minorEastAsia" w:cs="Times New Roman"/>
        </w:rPr>
        <w:t xml:space="preserve"> </w:t>
      </w:r>
      <w:r w:rsidRPr="003A0CF4">
        <w:rPr>
          <w:rFonts w:eastAsiaTheme="minorEastAsia" w:cs="Times New Roman"/>
        </w:rPr>
        <w:t xml:space="preserve">with </w:t>
      </w:r>
      <w:r w:rsidR="00E43101">
        <w:rPr>
          <w:rFonts w:eastAsiaTheme="minorEastAsia" w:cs="Times New Roman"/>
        </w:rPr>
        <w:t xml:space="preserve">TIDM </w:t>
      </w:r>
      <w:r w:rsidRPr="003A0CF4">
        <w:rPr>
          <w:rFonts w:eastAsiaTheme="minorEastAsia" w:cs="Times New Roman"/>
        </w:rPr>
        <w:fldChar w:fldCharType="begin">
          <w:fldData xml:space="preserve">PEVuZE5vdGU+PENpdGU+PEF1dGhvcj5XZWlzbWFuPC9BdXRob3I+PFJlY051bT41MDwvUmVjTnVt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=
</w:fldData>
        </w:fldChar>
      </w:r>
      <w:r w:rsidR="00CA6362">
        <w:rPr>
          <w:rFonts w:eastAsiaTheme="minorEastAsia" w:cs="Times New Roman"/>
        </w:rPr>
        <w:instrText xml:space="preserve"> ADDIN EN.CITE </w:instrText>
      </w:r>
      <w:r w:rsidR="00CA6362">
        <w:rPr>
          <w:rFonts w:eastAsiaTheme="minorEastAsia" w:cs="Times New Roman"/>
        </w:rPr>
        <w:fldChar w:fldCharType="begin">
          <w:fldData xml:space="preserve">PEVuZE5vdGU+PENpdGU+PEF1dGhvcj5XZWlzbWFuPC9BdXRob3I+PFJlY051bT41MDwvUmVjTnVt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=
</w:fldData>
        </w:fldChar>
      </w:r>
      <w:r w:rsidR="00CA6362">
        <w:rPr>
          <w:rFonts w:eastAsiaTheme="minorEastAsia" w:cs="Times New Roman"/>
        </w:rPr>
        <w:instrText xml:space="preserve"> ADDIN EN.CITE.DATA </w:instrText>
      </w:r>
      <w:r w:rsidR="00CA6362">
        <w:rPr>
          <w:rFonts w:eastAsiaTheme="minorEastAsia" w:cs="Times New Roman"/>
        </w:rPr>
      </w:r>
      <w:r w:rsidR="00CA6362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</w:r>
      <w:r w:rsidRPr="003A0CF4">
        <w:rPr>
          <w:rFonts w:eastAsiaTheme="minorEastAsia" w:cs="Times New Roman"/>
        </w:rPr>
        <w:fldChar w:fldCharType="separate"/>
      </w:r>
      <w:r w:rsidR="00CA6362">
        <w:rPr>
          <w:rFonts w:eastAsiaTheme="minorEastAsia" w:cs="Times New Roman"/>
          <w:noProof/>
        </w:rPr>
        <w:t>(20, 21)</w:t>
      </w:r>
      <w:r w:rsidRPr="003A0CF4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 xml:space="preserve">. The larger of these included 41 studies (1042 participants). </w:t>
      </w:r>
      <w:r w:rsidR="007B6688">
        <w:rPr>
          <w:rFonts w:eastAsiaTheme="minorEastAsia" w:cs="Times New Roman"/>
        </w:rPr>
        <w:t>However, c</w:t>
      </w:r>
      <w:r w:rsidR="0095222E" w:rsidRPr="0095222E">
        <w:rPr>
          <w:rFonts w:eastAsiaTheme="minorEastAsia" w:cs="Times New Roman"/>
        </w:rPr>
        <w:t xml:space="preserve">omparisons of </w:t>
      </w:r>
      <w:r w:rsidR="0095222E">
        <w:rPr>
          <w:rFonts w:eastAsiaTheme="minorEastAsia" w:cs="Times New Roman"/>
        </w:rPr>
        <w:t>clinical studies of</w:t>
      </w:r>
      <w:r w:rsidR="007B6688">
        <w:rPr>
          <w:rFonts w:eastAsiaTheme="minorEastAsia" w:cs="Times New Roman"/>
        </w:rPr>
        <w:t xml:space="preserve"> closed-loop systems are limited by inconsistencies in outcome reporting and</w:t>
      </w:r>
      <w:r w:rsidR="0095222E" w:rsidRPr="0095222E">
        <w:rPr>
          <w:rFonts w:eastAsiaTheme="minorEastAsia" w:cs="Times New Roman"/>
        </w:rPr>
        <w:t xml:space="preserve"> </w:t>
      </w:r>
      <w:r w:rsidR="007B6688">
        <w:rPr>
          <w:rFonts w:eastAsiaTheme="minorEastAsia" w:cs="Times New Roman"/>
        </w:rPr>
        <w:t>study design</w:t>
      </w:r>
      <w:r w:rsidR="0095222E">
        <w:rPr>
          <w:rFonts w:eastAsiaTheme="minorEastAsia" w:cs="Times New Roman"/>
        </w:rPr>
        <w:t xml:space="preserve">, </w:t>
      </w:r>
      <w:r w:rsidR="00F24FBC" w:rsidRPr="00F24FBC">
        <w:rPr>
          <w:rFonts w:eastAsiaTheme="minorEastAsia" w:cs="Times New Roman"/>
        </w:rPr>
        <w:t xml:space="preserve">short follow-up duration of studies </w:t>
      </w:r>
      <w:r w:rsidR="00F24FBC">
        <w:rPr>
          <w:rFonts w:eastAsiaTheme="minorEastAsia" w:cs="Times New Roman"/>
        </w:rPr>
        <w:t xml:space="preserve">and </w:t>
      </w:r>
      <w:r w:rsidR="0095222E" w:rsidRPr="0095222E">
        <w:rPr>
          <w:rFonts w:eastAsiaTheme="minorEastAsia" w:cs="Times New Roman"/>
        </w:rPr>
        <w:t>small sample size</w:t>
      </w:r>
      <w:r w:rsidR="0095222E">
        <w:rPr>
          <w:rFonts w:eastAsiaTheme="minorEastAsia" w:cs="Times New Roman"/>
        </w:rPr>
        <w:t>s</w:t>
      </w:r>
      <w:r w:rsidR="007B6688">
        <w:rPr>
          <w:rFonts w:eastAsiaTheme="minorEastAsia" w:cs="Times New Roman"/>
        </w:rPr>
        <w:t>.</w:t>
      </w:r>
      <w:r w:rsidR="007B6688" w:rsidRPr="007B6688">
        <w:rPr>
          <w:i/>
        </w:rPr>
        <w:t xml:space="preserve"> </w:t>
      </w:r>
      <w:r w:rsidR="007B6688" w:rsidRPr="007B6688">
        <w:t>The JDRF Artificial Pancreas Project Consortium advocate the use of CGM glucos</w:t>
      </w:r>
      <w:r w:rsidR="007D3613">
        <w:t>e metrics (time in target glucose range,</w:t>
      </w:r>
      <w:r w:rsidR="007B6688" w:rsidRPr="007B6688">
        <w:t xml:space="preserve"> time in hypo- and hyperglycaemia, measures of CGM glucose variability) in addition to HbA1c, safety </w:t>
      </w:r>
      <w:r w:rsidR="007B6688">
        <w:t>and technical metrics</w:t>
      </w:r>
      <w:r w:rsidR="002E6BC1" w:rsidRPr="002E6BC1">
        <w:t xml:space="preserve"> as</w:t>
      </w:r>
      <w:r w:rsidR="002E6BC1">
        <w:t xml:space="preserve"> outcome measures in </w:t>
      </w:r>
      <w:r w:rsidR="007D3613">
        <w:t>artificial pancreas clinical</w:t>
      </w:r>
      <w:r w:rsidR="002E6BC1">
        <w:t xml:space="preserve"> trials</w:t>
      </w:r>
      <w:r w:rsidR="007B6688">
        <w:t xml:space="preserve"> </w:t>
      </w:r>
      <w:r w:rsidR="007B6688">
        <w:fldChar w:fldCharType="begin">
          <w:fldData xml:space="preserve">PEVuZE5vdGU+PENpdGU+PEF1dGhvcj5NYWFoczwvQXV0aG9yPjxZZWFyPjIwMTY8L1llYXI+PFJl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</w:fldData>
        </w:fldChar>
      </w:r>
      <w:r w:rsidR="00CA6362">
        <w:instrText xml:space="preserve"> ADDIN EN.CITE </w:instrText>
      </w:r>
      <w:r w:rsidR="00CA6362">
        <w:fldChar w:fldCharType="begin">
          <w:fldData xml:space="preserve">PEVuZE5vdGU+PENpdGU+PEF1dGhvcj5NYWFoczwvQXV0aG9yPjxZZWFyPjIwMTY8L1llYXI+PFJl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</w:fldData>
        </w:fldChar>
      </w:r>
      <w:r w:rsidR="00CA6362">
        <w:instrText xml:space="preserve"> ADDIN EN.CITE.DATA </w:instrText>
      </w:r>
      <w:r w:rsidR="00CA6362">
        <w:fldChar w:fldCharType="end"/>
      </w:r>
      <w:r w:rsidR="007B6688">
        <w:fldChar w:fldCharType="separate"/>
      </w:r>
      <w:r w:rsidR="00CA6362">
        <w:rPr>
          <w:noProof/>
        </w:rPr>
        <w:t>(22)</w:t>
      </w:r>
      <w:r w:rsidR="007B6688">
        <w:fldChar w:fldCharType="end"/>
      </w:r>
      <w:r w:rsidR="007B6688">
        <w:t>.</w:t>
      </w:r>
      <w:r w:rsidR="002E6BC1" w:rsidRPr="002E6BC1">
        <w:t xml:space="preserve"> </w:t>
      </w:r>
      <w:r w:rsidR="002E6BC1">
        <w:t>It is important</w:t>
      </w:r>
      <w:r w:rsidR="002E6BC1" w:rsidRPr="002E6BC1">
        <w:t xml:space="preserve"> </w:t>
      </w:r>
      <w:r w:rsidR="002E6BC1">
        <w:t>that</w:t>
      </w:r>
      <w:r w:rsidR="002E6BC1" w:rsidRPr="002E6BC1">
        <w:t xml:space="preserve"> the hypoglycaemia threshold (&lt;3.0</w:t>
      </w:r>
      <w:r w:rsidR="002E6BC1">
        <w:t xml:space="preserve"> </w:t>
      </w:r>
      <w:r w:rsidR="002E6BC1" w:rsidRPr="002E6BC1">
        <w:t xml:space="preserve">mmol/l) </w:t>
      </w:r>
      <w:r w:rsidR="00782F9A">
        <w:t>recommended by the</w:t>
      </w:r>
      <w:r w:rsidR="00782F9A" w:rsidRPr="00782F9A">
        <w:t xml:space="preserve"> International Hypoglycaemia Study Group</w:t>
      </w:r>
      <w:r w:rsidR="00782F9A">
        <w:t xml:space="preserve"> </w:t>
      </w:r>
      <w:r w:rsidR="002E6BC1">
        <w:t xml:space="preserve">is reported in future </w:t>
      </w:r>
      <w:r w:rsidR="002E6BC1" w:rsidRPr="002E6BC1">
        <w:t>trials</w:t>
      </w:r>
      <w:r w:rsidR="002E6BC1">
        <w:t xml:space="preserve"> </w:t>
      </w:r>
      <w:r w:rsidR="00257478">
        <w:fldChar w:fldCharType="begin"/>
      </w:r>
      <w:r w:rsidR="00257478">
        <w:instrText xml:space="preserve"> ADDIN EN.CITE &lt;EndNote&gt;&lt;Cite&gt;&lt;Year&gt;2017&lt;/Year&gt;&lt;RecNum&gt;469&lt;/RecNum&gt;&lt;DisplayText&gt;(23)&lt;/DisplayText&gt;&lt;record&gt;&lt;rec-number&gt;469&lt;/rec-number&gt;&lt;foreign-keys&gt;&lt;key app="EN" db-id="p9pt00ewswssp0eerz5vrst0tsex52s5wtwz" timestamp="1531485691"&gt;469&lt;/key&gt;&lt;/foreign-keys&gt;&lt;ref-type name="Journal Article"&gt;17&lt;/ref-type&gt;&lt;contributors&gt;&lt;/contributors&gt;&lt;titles&gt;&lt;title&gt;Glucose Concentrations of Less Than 3.0 mmol/L (54 mg/dL) Should Be Reported in Clinical Trials: A Joint Position Statement of the American Diabetes Association and the European Association for the Study of Diabetes&lt;/title&gt;&lt;secondary-title&gt;Diabetes Care&lt;/secondary-title&gt;&lt;/titles&gt;&lt;periodical&gt;&lt;full-title&gt;Diabetes Care&lt;/full-title&gt;&lt;abbr-1&gt;Diabetes care&lt;/abbr-1&gt;&lt;/periodical&gt;&lt;pages&gt;155-157&lt;/pages&gt;&lt;volume&gt;40&lt;/volume&gt;&lt;number&gt;1&lt;/number&gt;&lt;dates&gt;&lt;year&gt;2017&lt;/year&gt;&lt;/dates&gt;&lt;urls&gt;&lt;related-urls&gt;&lt;url&gt;http://care.diabetesjournals.org/content/diacare/40/1/155.full.pdf&lt;/url&gt;&lt;/related-urls&gt;&lt;/urls&gt;&lt;electronic-resource-num&gt;10.2337/dc16-2215&lt;/electronic-resource-num&gt;&lt;/record&gt;&lt;/Cite&gt;&lt;/EndNote&gt;</w:instrText>
      </w:r>
      <w:r w:rsidR="00257478">
        <w:fldChar w:fldCharType="separate"/>
      </w:r>
      <w:r w:rsidR="00257478">
        <w:rPr>
          <w:noProof/>
        </w:rPr>
        <w:t>(23)</w:t>
      </w:r>
      <w:r w:rsidR="00257478">
        <w:fldChar w:fldCharType="end"/>
      </w:r>
      <w:r w:rsidR="00782F9A">
        <w:t>.</w:t>
      </w:r>
    </w:p>
    <w:p w:rsidR="00037D3D" w:rsidRPr="003A0CF4" w:rsidRDefault="00037D3D" w:rsidP="009C1755">
      <w:pPr>
        <w:spacing w:line="360" w:lineRule="auto"/>
        <w:jc w:val="both"/>
        <w:rPr>
          <w:rFonts w:eastAsiaTheme="minorEastAsia" w:cs="Times New Roman"/>
          <w:u w:val="single"/>
        </w:rPr>
      </w:pPr>
      <w:r w:rsidRPr="003A0CF4">
        <w:rPr>
          <w:rFonts w:eastAsiaTheme="minorEastAsia" w:cs="Times New Roman"/>
          <w:u w:val="single"/>
        </w:rPr>
        <w:t xml:space="preserve">Time in Range </w:t>
      </w:r>
    </w:p>
    <w:p w:rsidR="00037D3D" w:rsidRPr="003A0CF4" w:rsidRDefault="00037D3D" w:rsidP="009C1755">
      <w:pPr>
        <w:spacing w:line="360" w:lineRule="auto"/>
        <w:jc w:val="both"/>
        <w:rPr>
          <w:rFonts w:eastAsiaTheme="minorEastAsia" w:cs="Times New Roman"/>
        </w:rPr>
      </w:pPr>
      <w:r w:rsidRPr="003A0CF4">
        <w:rPr>
          <w:rFonts w:eastAsiaTheme="minorEastAsia" w:cs="Times New Roman"/>
        </w:rPr>
        <w:t>Meta-analysis data from 32 studies ha</w:t>
      </w:r>
      <w:r w:rsidR="003E0AAB">
        <w:rPr>
          <w:rFonts w:eastAsiaTheme="minorEastAsia" w:cs="Times New Roman"/>
        </w:rPr>
        <w:t>ve</w:t>
      </w:r>
      <w:r w:rsidRPr="003A0CF4">
        <w:rPr>
          <w:rFonts w:eastAsiaTheme="minorEastAsia" w:cs="Times New Roman"/>
        </w:rPr>
        <w:t xml:space="preserve"> shown that closed-loop systems increase time spent in near normoglycaemia (3.9–10.0 mmol/L) throughout 24h by 9.6% compared with controls (140 additional minutes/24h period). The beneficial effect of closed-loop systems is mo</w:t>
      </w:r>
      <w:r w:rsidR="004414F8">
        <w:rPr>
          <w:rFonts w:eastAsiaTheme="minorEastAsia" w:cs="Times New Roman"/>
        </w:rPr>
        <w:t xml:space="preserve">st pronounced </w:t>
      </w:r>
      <w:r w:rsidRPr="003A0CF4">
        <w:rPr>
          <w:rFonts w:eastAsiaTheme="minorEastAsia" w:cs="Times New Roman"/>
        </w:rPr>
        <w:t xml:space="preserve">on the percentage of time spent in </w:t>
      </w:r>
      <w:r w:rsidR="0080549E">
        <w:rPr>
          <w:rFonts w:eastAsiaTheme="minorEastAsia" w:cs="Times New Roman"/>
        </w:rPr>
        <w:t>the target glucose range</w:t>
      </w:r>
      <w:r w:rsidRPr="003A0CF4">
        <w:rPr>
          <w:rFonts w:eastAsiaTheme="minorEastAsia" w:cs="Times New Roman"/>
        </w:rPr>
        <w:t xml:space="preserve"> overnight, which is 15.2% greater than controls </w:t>
      </w:r>
      <w:r w:rsidRPr="003A0CF4">
        <w:rPr>
          <w:rFonts w:eastAsiaTheme="minorEastAsia" w:cs="Times New Roman"/>
        </w:rPr>
        <w:fldChar w:fldCharType="begin"/>
      </w:r>
      <w:r w:rsidR="00CA6362">
        <w:rPr>
          <w:rFonts w:eastAsiaTheme="minorEastAsia" w:cs="Times New Roman"/>
        </w:rPr>
        <w:instrText xml:space="preserve"> ADDIN EN.CITE &lt;EndNote&gt;&lt;Cite&gt;&lt;Author&gt;Bekiari&lt;/Author&gt;&lt;Year&gt;2018&lt;/Year&gt;&lt;RecNum&gt;65&lt;/RecNum&gt;&lt;DisplayText&gt;(21)&lt;/DisplayText&gt;&lt;record&gt;&lt;rec-number&gt;65&lt;/rec-number&gt;&lt;foreign-keys&gt;&lt;key app="EN" db-id="9zvr2w95xw5r52eewfrpxd0qr9wzfpvt29x0" timestamp="1524653436"&gt;65&lt;/key&gt;&lt;/foreign-keys&gt;&lt;ref-type name="Journal Article"&gt;17&lt;/ref-type&gt;&lt;contributors&gt;&lt;authors&gt;&lt;author&gt;Bekiari, Eleni&lt;/author&gt;&lt;author&gt;Kitsios, Konstantinos&lt;/author&gt;&lt;author&gt;Thabit, Hood&lt;/author&gt;&lt;author&gt;Tauschmann, Martin&lt;/author&gt;&lt;author&gt;Athanasiadou, Eleni&lt;/author&gt;&lt;author&gt;Karagiannis, Thomas&lt;/author&gt;&lt;author&gt;Haidich, Anna-Bettina&lt;/author&gt;&lt;author&gt;Hovorka, Roman&lt;/author&gt;&lt;author&gt;Tsapas, Apostolos&lt;/author&gt;&lt;/authors&gt;&lt;/contributors&gt;&lt;titles&gt;&lt;title&gt;Artificial pancreas treatment for outpatients with type 1 diabetes: systematic review and meta-analysis&lt;/title&gt;&lt;secondary-title&gt;BMJ&lt;/secondary-title&gt;&lt;/titles&gt;&lt;periodical&gt;&lt;full-title&gt;BMJ&lt;/full-title&gt;&lt;/periodical&gt;&lt;volume&gt;361&lt;/volume&gt;&lt;dates&gt;&lt;year&gt;2018&lt;/year&gt;&lt;/dates&gt;&lt;urls&gt;&lt;related-urls&gt;&lt;url&gt;https://www.bmj.com/content/bmj/361/bmj.k1310.full.pdf&lt;/url&gt;&lt;/related-urls&gt;&lt;/urls&gt;&lt;electronic-resource-num&gt;10.1136/bmj.k1310&lt;/electronic-resource-num&gt;&lt;/record&gt;&lt;/Cite&gt;&lt;/EndNote&gt;</w:instrText>
      </w:r>
      <w:r w:rsidRPr="003A0CF4">
        <w:rPr>
          <w:rFonts w:eastAsiaTheme="minorEastAsia" w:cs="Times New Roman"/>
        </w:rPr>
        <w:fldChar w:fldCharType="separate"/>
      </w:r>
      <w:r w:rsidR="00CA6362">
        <w:rPr>
          <w:rFonts w:eastAsiaTheme="minorEastAsia" w:cs="Times New Roman"/>
          <w:noProof/>
        </w:rPr>
        <w:t>(21)</w:t>
      </w:r>
      <w:r w:rsidRPr="003A0CF4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 xml:space="preserve">. Increased time in range with closed-loop systems is due to reduced time in hyperglycaemia (&gt;10 mmol/L) compared to controls. </w:t>
      </w:r>
    </w:p>
    <w:p w:rsidR="00037D3D" w:rsidRPr="003A0CF4" w:rsidRDefault="00037D3D" w:rsidP="009C1755">
      <w:pPr>
        <w:spacing w:line="360" w:lineRule="auto"/>
        <w:jc w:val="both"/>
        <w:rPr>
          <w:rFonts w:eastAsiaTheme="minorEastAsia" w:cs="Times New Roman"/>
        </w:rPr>
      </w:pPr>
      <w:r w:rsidRPr="003A0CF4">
        <w:rPr>
          <w:rFonts w:eastAsiaTheme="minorEastAsia" w:cs="Times New Roman"/>
        </w:rPr>
        <w:t xml:space="preserve">While dual-hormone systems have </w:t>
      </w:r>
      <w:r w:rsidR="00AC3052">
        <w:rPr>
          <w:rFonts w:eastAsiaTheme="minorEastAsia" w:cs="Times New Roman"/>
        </w:rPr>
        <w:t>demonstrated</w:t>
      </w:r>
      <w:r w:rsidRPr="003A0CF4">
        <w:rPr>
          <w:rFonts w:eastAsiaTheme="minorEastAsia" w:cs="Times New Roman"/>
        </w:rPr>
        <w:t xml:space="preserve"> greater improvement</w:t>
      </w:r>
      <w:r w:rsidR="00AC3052">
        <w:rPr>
          <w:rFonts w:eastAsiaTheme="minorEastAsia" w:cs="Times New Roman"/>
        </w:rPr>
        <w:t>s</w:t>
      </w:r>
      <w:r w:rsidRPr="003A0CF4">
        <w:rPr>
          <w:rFonts w:eastAsiaTheme="minorEastAsia" w:cs="Times New Roman"/>
        </w:rPr>
        <w:t xml:space="preserve"> in time in target </w:t>
      </w:r>
      <w:r w:rsidR="00AC3052">
        <w:rPr>
          <w:rFonts w:eastAsiaTheme="minorEastAsia" w:cs="Times New Roman"/>
        </w:rPr>
        <w:t xml:space="preserve">glucose </w:t>
      </w:r>
      <w:r w:rsidRPr="003A0CF4">
        <w:rPr>
          <w:rFonts w:eastAsiaTheme="minorEastAsia" w:cs="Times New Roman"/>
        </w:rPr>
        <w:t xml:space="preserve">range </w:t>
      </w:r>
      <w:r w:rsidR="0080549E">
        <w:rPr>
          <w:rFonts w:eastAsiaTheme="minorEastAsia" w:cs="Times New Roman"/>
        </w:rPr>
        <w:t xml:space="preserve">as </w:t>
      </w:r>
      <w:r w:rsidRPr="003A0CF4">
        <w:rPr>
          <w:rFonts w:eastAsiaTheme="minorEastAsia" w:cs="Times New Roman"/>
        </w:rPr>
        <w:t xml:space="preserve">compared with single-hormone systems, almost all dual-hormone system studies have been relatively short and have been compared to pump therapy alone, whereas almost all single-hormone systems </w:t>
      </w:r>
      <w:r w:rsidR="0080549E">
        <w:rPr>
          <w:rFonts w:eastAsiaTheme="minorEastAsia" w:cs="Times New Roman"/>
        </w:rPr>
        <w:t>have been compared to</w:t>
      </w:r>
      <w:r w:rsidR="0080549E" w:rsidRPr="003A0CF4">
        <w:rPr>
          <w:rFonts w:eastAsiaTheme="minorEastAsia" w:cs="Times New Roman"/>
        </w:rPr>
        <w:t xml:space="preserve"> </w:t>
      </w:r>
      <w:r w:rsidR="005E09DA" w:rsidRPr="005E09DA">
        <w:rPr>
          <w:rFonts w:eastAsiaTheme="minorEastAsia" w:cs="Times New Roman"/>
        </w:rPr>
        <w:t>sensor augmented pump</w:t>
      </w:r>
      <w:r w:rsidR="005E09DA">
        <w:rPr>
          <w:rFonts w:eastAsiaTheme="minorEastAsia" w:cs="Times New Roman"/>
        </w:rPr>
        <w:t xml:space="preserve"> therapy</w:t>
      </w:r>
      <w:r w:rsidRPr="003A0CF4">
        <w:rPr>
          <w:rFonts w:eastAsiaTheme="minorEastAsia" w:cs="Times New Roman"/>
        </w:rPr>
        <w:t xml:space="preserve"> </w:t>
      </w:r>
      <w:r w:rsidR="008540F0" w:rsidRPr="003A0CF4">
        <w:rPr>
          <w:rFonts w:eastAsiaTheme="minorEastAsia" w:cs="Times New Roman"/>
        </w:rPr>
        <w:fldChar w:fldCharType="begin">
          <w:fldData xml:space="preserve">PEVuZE5vdGU+PENpdGU+PEF1dGhvcj5XZWlzbWFuPC9BdXRob3I+PFJlY051bT41MDwvUmVjTnVt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=
</w:fldData>
        </w:fldChar>
      </w:r>
      <w:r w:rsidR="00CA6362">
        <w:rPr>
          <w:rFonts w:eastAsiaTheme="minorEastAsia" w:cs="Times New Roman"/>
        </w:rPr>
        <w:instrText xml:space="preserve"> ADDIN EN.CITE </w:instrText>
      </w:r>
      <w:r w:rsidR="00CA6362">
        <w:rPr>
          <w:rFonts w:eastAsiaTheme="minorEastAsia" w:cs="Times New Roman"/>
        </w:rPr>
        <w:fldChar w:fldCharType="begin">
          <w:fldData xml:space="preserve">PEVuZE5vdGU+PENpdGU+PEF1dGhvcj5XZWlzbWFuPC9BdXRob3I+PFJlY051bT41MDwvUmVjTnVt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=
</w:fldData>
        </w:fldChar>
      </w:r>
      <w:r w:rsidR="00CA6362">
        <w:rPr>
          <w:rFonts w:eastAsiaTheme="minorEastAsia" w:cs="Times New Roman"/>
        </w:rPr>
        <w:instrText xml:space="preserve"> ADDIN EN.CITE.DATA </w:instrText>
      </w:r>
      <w:r w:rsidR="00CA6362">
        <w:rPr>
          <w:rFonts w:eastAsiaTheme="minorEastAsia" w:cs="Times New Roman"/>
        </w:rPr>
      </w:r>
      <w:r w:rsidR="00CA6362">
        <w:rPr>
          <w:rFonts w:eastAsiaTheme="minorEastAsia" w:cs="Times New Roman"/>
        </w:rPr>
        <w:fldChar w:fldCharType="end"/>
      </w:r>
      <w:r w:rsidR="008540F0" w:rsidRPr="003A0CF4">
        <w:rPr>
          <w:rFonts w:eastAsiaTheme="minorEastAsia" w:cs="Times New Roman"/>
        </w:rPr>
      </w:r>
      <w:r w:rsidR="008540F0" w:rsidRPr="003A0CF4">
        <w:rPr>
          <w:rFonts w:eastAsiaTheme="minorEastAsia" w:cs="Times New Roman"/>
        </w:rPr>
        <w:fldChar w:fldCharType="separate"/>
      </w:r>
      <w:r w:rsidR="00CA6362">
        <w:rPr>
          <w:rFonts w:eastAsiaTheme="minorEastAsia" w:cs="Times New Roman"/>
          <w:noProof/>
        </w:rPr>
        <w:t>(20, 21)</w:t>
      </w:r>
      <w:r w:rsidR="008540F0" w:rsidRPr="003A0CF4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 xml:space="preserve">. </w:t>
      </w:r>
      <w:r w:rsidR="0080549E">
        <w:rPr>
          <w:rFonts w:eastAsiaTheme="minorEastAsia" w:cs="Times New Roman"/>
        </w:rPr>
        <w:t>Few s</w:t>
      </w:r>
      <w:r w:rsidRPr="003A0CF4">
        <w:rPr>
          <w:rFonts w:eastAsiaTheme="minorEastAsia" w:cs="Times New Roman"/>
        </w:rPr>
        <w:t xml:space="preserve">tudies </w:t>
      </w:r>
      <w:r w:rsidR="0080549E">
        <w:rPr>
          <w:rFonts w:eastAsiaTheme="minorEastAsia" w:cs="Times New Roman"/>
        </w:rPr>
        <w:t xml:space="preserve">have </w:t>
      </w:r>
      <w:r w:rsidRPr="003A0CF4">
        <w:rPr>
          <w:rFonts w:eastAsiaTheme="minorEastAsia" w:cs="Times New Roman"/>
        </w:rPr>
        <w:t xml:space="preserve">directly </w:t>
      </w:r>
      <w:r w:rsidRPr="003A0CF4">
        <w:rPr>
          <w:rFonts w:eastAsiaTheme="minorEastAsia" w:cs="Times New Roman"/>
        </w:rPr>
        <w:lastRenderedPageBreak/>
        <w:t>compar</w:t>
      </w:r>
      <w:r w:rsidR="0080549E">
        <w:rPr>
          <w:rFonts w:eastAsiaTheme="minorEastAsia" w:cs="Times New Roman"/>
        </w:rPr>
        <w:t>ed</w:t>
      </w:r>
      <w:r w:rsidRPr="003A0CF4">
        <w:rPr>
          <w:rFonts w:eastAsiaTheme="minorEastAsia" w:cs="Times New Roman"/>
        </w:rPr>
        <w:t xml:space="preserve"> single- and dual-hormone closed-loop systems </w:t>
      </w:r>
      <w:r w:rsidR="0080549E">
        <w:rPr>
          <w:rFonts w:eastAsiaTheme="minorEastAsia" w:cs="Times New Roman"/>
        </w:rPr>
        <w:t xml:space="preserve">and </w:t>
      </w:r>
      <w:r w:rsidRPr="003A0CF4">
        <w:rPr>
          <w:rFonts w:eastAsiaTheme="minorEastAsia" w:cs="Times New Roman"/>
        </w:rPr>
        <w:t>have been under supervised conditions and of short duration</w:t>
      </w:r>
      <w:r w:rsidR="0036138C">
        <w:rPr>
          <w:rFonts w:eastAsiaTheme="minorEastAsia" w:cs="Times New Roman"/>
        </w:rPr>
        <w:t>,</w:t>
      </w:r>
      <w:r w:rsidRPr="003A0CF4">
        <w:rPr>
          <w:rFonts w:eastAsiaTheme="minorEastAsia" w:cs="Times New Roman"/>
        </w:rPr>
        <w:t xml:space="preserve"> but observed no difference in the time in target </w:t>
      </w:r>
      <w:r w:rsidR="0036138C">
        <w:rPr>
          <w:rFonts w:eastAsiaTheme="minorEastAsia" w:cs="Times New Roman"/>
        </w:rPr>
        <w:t xml:space="preserve">glucose </w:t>
      </w:r>
      <w:r w:rsidRPr="003A0CF4">
        <w:rPr>
          <w:rFonts w:eastAsiaTheme="minorEastAsia" w:cs="Times New Roman"/>
        </w:rPr>
        <w:t xml:space="preserve">range over 24h </w:t>
      </w:r>
      <w:r w:rsidRPr="003A0CF4">
        <w:rPr>
          <w:rFonts w:eastAsiaTheme="minorEastAsia" w:cs="Times New Roman"/>
        </w:rPr>
        <w:fldChar w:fldCharType="begin"/>
      </w:r>
      <w:r w:rsidR="00257478">
        <w:rPr>
          <w:rFonts w:eastAsiaTheme="minorEastAsia" w:cs="Times New Roman"/>
        </w:rPr>
        <w:instrText xml:space="preserve"> ADDIN EN.CITE &lt;EndNote&gt;&lt;Cite&gt;&lt;Author&gt;Haidar&lt;/Author&gt;&lt;Year&gt;2015&lt;/Year&gt;&lt;RecNum&gt;47&lt;/RecNum&gt;&lt;DisplayText&gt;(24)&lt;/DisplayText&gt;&lt;record&gt;&lt;rec-number&gt;47&lt;/rec-number&gt;&lt;foreign-keys&gt;&lt;key app="EN" db-id="9zvr2w95xw5r52eewfrpxd0qr9wzfpvt29x0" timestamp="1521480601"&gt;47&lt;/key&gt;&lt;/foreign-keys&gt;&lt;ref-type name="Journal Article"&gt;17&lt;/ref-type&gt;&lt;contributors&gt;&lt;authors&gt;&lt;author&gt;Haidar, Ahmad&lt;/author&gt;&lt;author&gt;Legault, Laurent&lt;/author&gt;&lt;author&gt;Messier, Virginie&lt;/author&gt;&lt;author&gt;Mitre, Tina Maria&lt;/author&gt;&lt;author&gt;Leroux, Catherine&lt;/author&gt;&lt;author&gt;Rabasa-Lhoret, Rémi&lt;/author&gt;&lt;/authors&gt;&lt;/contributors&gt;&lt;titles&gt;&lt;title&gt;Comparison of dual-hormone artificial pancreas, single-hormone artificial pancreas, and conventional insulin pump therapy for glycaemic control in patients with type 1 diabetes: an open-label randomised controlled crossover trial&lt;/title&gt;&lt;secondary-title&gt;The Lancet Diabetes &amp;amp; Endocrinology&lt;/secondary-title&gt;&lt;/titles&gt;&lt;periodical&gt;&lt;full-title&gt;The Lancet Diabetes &amp;amp; Endocrinology&lt;/full-title&gt;&lt;/periodical&gt;&lt;pages&gt;17-26&lt;/pages&gt;&lt;volume&gt;3&lt;/volume&gt;&lt;number&gt;1&lt;/number&gt;&lt;dates&gt;&lt;year&gt;2015&lt;/year&gt;&lt;pub-dates&gt;&lt;date&gt;2015/01/01/&lt;/date&gt;&lt;/pub-dates&gt;&lt;/dates&gt;&lt;isbn&gt;2213-8587&lt;/isbn&gt;&lt;urls&gt;&lt;related-urls&gt;&lt;url&gt;http://www.sciencedirect.com/science/article/pii/S2213858714702268&lt;/url&gt;&lt;/related-urls&gt;&lt;/urls&gt;&lt;electronic-resource-num&gt;https://doi.org/10.1016/S2213-8587(14)70226-8&lt;/electronic-resource-num&gt;&lt;/record&gt;&lt;/Cite&gt;&lt;/EndNote&gt;</w:instrText>
      </w:r>
      <w:r w:rsidRPr="003A0CF4">
        <w:rPr>
          <w:rFonts w:eastAsiaTheme="minorEastAsia" w:cs="Times New Roman"/>
        </w:rPr>
        <w:fldChar w:fldCharType="separate"/>
      </w:r>
      <w:r w:rsidR="00257478">
        <w:rPr>
          <w:rFonts w:eastAsiaTheme="minorEastAsia" w:cs="Times New Roman"/>
          <w:noProof/>
        </w:rPr>
        <w:t>(24)</w:t>
      </w:r>
      <w:r w:rsidRPr="003A0CF4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 xml:space="preserve">. </w:t>
      </w:r>
    </w:p>
    <w:p w:rsidR="00037D3D" w:rsidRPr="003A0CF4" w:rsidRDefault="00037D3D" w:rsidP="009C1755">
      <w:pPr>
        <w:spacing w:line="360" w:lineRule="auto"/>
        <w:jc w:val="both"/>
        <w:rPr>
          <w:rFonts w:eastAsiaTheme="minorEastAsia" w:cs="Times New Roman"/>
          <w:u w:val="single"/>
        </w:rPr>
      </w:pPr>
      <w:r w:rsidRPr="003A0CF4">
        <w:rPr>
          <w:rFonts w:eastAsiaTheme="minorEastAsia" w:cs="Times New Roman"/>
          <w:u w:val="single"/>
        </w:rPr>
        <w:t xml:space="preserve">Hypoglycaemia </w:t>
      </w:r>
    </w:p>
    <w:p w:rsidR="00037D3D" w:rsidRPr="003A0CF4" w:rsidRDefault="00037D3D" w:rsidP="009C1755">
      <w:pPr>
        <w:spacing w:line="360" w:lineRule="auto"/>
        <w:jc w:val="both"/>
        <w:rPr>
          <w:rFonts w:eastAsiaTheme="minorEastAsia" w:cs="Times New Roman"/>
        </w:rPr>
      </w:pPr>
      <w:r w:rsidRPr="003A0CF4">
        <w:rPr>
          <w:rFonts w:eastAsiaTheme="minorEastAsia" w:cs="Times New Roman"/>
        </w:rPr>
        <w:t xml:space="preserve">Closed-loop systems reduce time spent in hypoglycaemia (&lt;3.9 mmol/L) by 1.5% (approximately 20 minutes/24h period) compared to control </w:t>
      </w:r>
      <w:r w:rsidRPr="003A0CF4">
        <w:rPr>
          <w:rFonts w:eastAsiaTheme="minorEastAsia" w:cs="Times New Roman"/>
        </w:rPr>
        <w:fldChar w:fldCharType="begin"/>
      </w:r>
      <w:r w:rsidR="00CA6362">
        <w:rPr>
          <w:rFonts w:eastAsiaTheme="minorEastAsia" w:cs="Times New Roman"/>
        </w:rPr>
        <w:instrText xml:space="preserve"> ADDIN EN.CITE &lt;EndNote&gt;&lt;Cite&gt;&lt;Author&gt;Bekiari&lt;/Author&gt;&lt;Year&gt;2018&lt;/Year&gt;&lt;RecNum&gt;65&lt;/RecNum&gt;&lt;DisplayText&gt;(21)&lt;/DisplayText&gt;&lt;record&gt;&lt;rec-number&gt;65&lt;/rec-number&gt;&lt;foreign-keys&gt;&lt;key app="EN" db-id="9zvr2w95xw5r52eewfrpxd0qr9wzfpvt29x0" timestamp="1524653436"&gt;65&lt;/key&gt;&lt;/foreign-keys&gt;&lt;ref-type name="Journal Article"&gt;17&lt;/ref-type&gt;&lt;contributors&gt;&lt;authors&gt;&lt;author&gt;Bekiari, Eleni&lt;/author&gt;&lt;author&gt;Kitsios, Konstantinos&lt;/author&gt;&lt;author&gt;Thabit, Hood&lt;/author&gt;&lt;author&gt;Tauschmann, Martin&lt;/author&gt;&lt;author&gt;Athanasiadou, Eleni&lt;/author&gt;&lt;author&gt;Karagiannis, Thomas&lt;/author&gt;&lt;author&gt;Haidich, Anna-Bettina&lt;/author&gt;&lt;author&gt;Hovorka, Roman&lt;/author&gt;&lt;author&gt;Tsapas, Apostolos&lt;/author&gt;&lt;/authors&gt;&lt;/contributors&gt;&lt;titles&gt;&lt;title&gt;Artificial pancreas treatment for outpatients with type 1 diabetes: systematic review and meta-analysis&lt;/title&gt;&lt;secondary-title&gt;BMJ&lt;/secondary-title&gt;&lt;/titles&gt;&lt;periodical&gt;&lt;full-title&gt;BMJ&lt;/full-title&gt;&lt;/periodical&gt;&lt;volume&gt;361&lt;/volume&gt;&lt;dates&gt;&lt;year&gt;2018&lt;/year&gt;&lt;/dates&gt;&lt;urls&gt;&lt;related-urls&gt;&lt;url&gt;https://www.bmj.com/content/bmj/361/bmj.k1310.full.pdf&lt;/url&gt;&lt;/related-urls&gt;&lt;/urls&gt;&lt;electronic-resource-num&gt;10.1136/bmj.k1310&lt;/electronic-resource-num&gt;&lt;/record&gt;&lt;/Cite&gt;&lt;/EndNote&gt;</w:instrText>
      </w:r>
      <w:r w:rsidRPr="003A0CF4">
        <w:rPr>
          <w:rFonts w:eastAsiaTheme="minorEastAsia" w:cs="Times New Roman"/>
        </w:rPr>
        <w:fldChar w:fldCharType="separate"/>
      </w:r>
      <w:r w:rsidR="00CA6362">
        <w:rPr>
          <w:rFonts w:eastAsiaTheme="minorEastAsia" w:cs="Times New Roman"/>
          <w:noProof/>
        </w:rPr>
        <w:t>(21)</w:t>
      </w:r>
      <w:r w:rsidRPr="003A0CF4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 xml:space="preserve">. </w:t>
      </w:r>
      <w:r w:rsidR="0080549E">
        <w:rPr>
          <w:rFonts w:eastAsiaTheme="minorEastAsia" w:cs="Times New Roman"/>
        </w:rPr>
        <w:t>I</w:t>
      </w:r>
      <w:r w:rsidRPr="003A0CF4">
        <w:rPr>
          <w:rFonts w:eastAsiaTheme="minorEastAsia" w:cs="Times New Roman"/>
        </w:rPr>
        <w:t>ncidence of severe hypoglycaemia is very low in clinical studies comparing closed-loop with control so there is insufficient evidence to determine any benefit of closed-loop insulin delivery on severe hypoglycaemia. However, use of closed-loop systems was associated with a decrease in low blood glucose index overnight compared to controls, a measure of the risk of severe hypoglycaemia.</w:t>
      </w:r>
    </w:p>
    <w:p w:rsidR="00037D3D" w:rsidRPr="003A0CF4" w:rsidRDefault="00037D3D" w:rsidP="009C1755">
      <w:pPr>
        <w:spacing w:line="360" w:lineRule="auto"/>
        <w:jc w:val="both"/>
        <w:rPr>
          <w:rFonts w:eastAsiaTheme="minorEastAsia" w:cs="Times New Roman"/>
          <w:i/>
        </w:rPr>
      </w:pPr>
      <w:r w:rsidRPr="003A0CF4">
        <w:rPr>
          <w:rFonts w:eastAsiaTheme="minorEastAsia" w:cs="Times New Roman"/>
        </w:rPr>
        <w:t xml:space="preserve">Clinical studies contrasting dual-hormone with single-hormone systems report </w:t>
      </w:r>
      <w:r w:rsidR="00583E1A">
        <w:rPr>
          <w:rFonts w:eastAsiaTheme="minorEastAsia" w:cs="Times New Roman"/>
        </w:rPr>
        <w:t xml:space="preserve">1.3% </w:t>
      </w:r>
      <w:r w:rsidRPr="003A0CF4">
        <w:rPr>
          <w:rFonts w:eastAsiaTheme="minorEastAsia" w:cs="Times New Roman"/>
        </w:rPr>
        <w:t xml:space="preserve">less time spent in hypoglycaemia </w:t>
      </w:r>
      <w:r w:rsidR="00583E1A">
        <w:rPr>
          <w:rFonts w:eastAsiaTheme="minorEastAsia" w:cs="Times New Roman"/>
        </w:rPr>
        <w:t xml:space="preserve">(&lt;3.5 mmol/l) </w:t>
      </w:r>
      <w:r w:rsidRPr="003A0CF4">
        <w:rPr>
          <w:rFonts w:eastAsiaTheme="minorEastAsia" w:cs="Times New Roman"/>
        </w:rPr>
        <w:t xml:space="preserve">and </w:t>
      </w:r>
      <w:r w:rsidR="00583E1A">
        <w:rPr>
          <w:rFonts w:eastAsiaTheme="minorEastAsia" w:cs="Times New Roman"/>
        </w:rPr>
        <w:t xml:space="preserve">8 </w:t>
      </w:r>
      <w:r w:rsidRPr="003A0CF4">
        <w:rPr>
          <w:rFonts w:eastAsiaTheme="minorEastAsia" w:cs="Times New Roman"/>
        </w:rPr>
        <w:t>fewer hypoglycaemic events with dual-hormone systems</w:t>
      </w:r>
      <w:r w:rsidR="002D6047" w:rsidRPr="002D6047">
        <w:t xml:space="preserve"> </w:t>
      </w:r>
      <w:r w:rsidR="002D6047" w:rsidRPr="002D6047">
        <w:rPr>
          <w:rFonts w:eastAsiaTheme="minorEastAsia" w:cs="Times New Roman"/>
        </w:rPr>
        <w:t>over 60 hours</w:t>
      </w:r>
      <w:r w:rsidRPr="003A0CF4">
        <w:rPr>
          <w:rFonts w:eastAsiaTheme="minorEastAsia" w:cs="Times New Roman"/>
        </w:rPr>
        <w:t xml:space="preserve"> </w:t>
      </w:r>
      <w:r w:rsidRPr="003A0CF4">
        <w:rPr>
          <w:rFonts w:eastAsiaTheme="minorEastAsia" w:cs="Times New Roman"/>
        </w:rPr>
        <w:fldChar w:fldCharType="begin"/>
      </w:r>
      <w:r w:rsidR="00257478">
        <w:rPr>
          <w:rFonts w:eastAsiaTheme="minorEastAsia" w:cs="Times New Roman"/>
        </w:rPr>
        <w:instrText xml:space="preserve"> ADDIN EN.CITE &lt;EndNote&gt;&lt;Cite&gt;&lt;Author&gt;Haidar&lt;/Author&gt;&lt;Year&gt;2017&lt;/Year&gt;&lt;RecNum&gt;44&lt;/RecNum&gt;&lt;DisplayText&gt;(25)&lt;/DisplayText&gt;&lt;record&gt;&lt;rec-number&gt;44&lt;/rec-number&gt;&lt;foreign-keys&gt;&lt;key app="EN" db-id="9zvr2w95xw5r52eewfrpxd0qr9wzfpvt29x0" timestamp="1521478939"&gt;44&lt;/key&gt;&lt;/foreign-keys&gt;&lt;ref-type name="Journal Article"&gt;17&lt;/ref-type&gt;&lt;contributors&gt;&lt;authors&gt;&lt;author&gt;Ahmad Haidar&lt;/author&gt;&lt;author&gt;Virginie Messier&lt;/author&gt;&lt;author&gt;Laurent Legault&lt;/author&gt;&lt;author&gt;Martin Ladouceur&lt;/author&gt;&lt;author&gt;Rémi Rabasa‐Lhoret&lt;/author&gt;&lt;/authors&gt;&lt;/contributors&gt;&lt;titles&gt;&lt;title&gt;Outpatient 60‐hour day‐and‐night glucose control with dual‐hormone artificial pancreas, single‐hormone artificial pancreas, or sensor‐augmented pump therapy in adults with type 1 diabetes: An open‐label, randomised, crossover, controlled trial&lt;/title&gt;&lt;secondary-title&gt;Diabetes, Obesity and Metabolism&lt;/secondary-title&gt;&lt;/titles&gt;&lt;periodical&gt;&lt;full-title&gt;Diabetes, Obesity and Metabolism&lt;/full-title&gt;&lt;/periodical&gt;&lt;pages&gt;713-720&lt;/pages&gt;&lt;volume&gt;19&lt;/volume&gt;&lt;number&gt;5&lt;/number&gt;&lt;dates&gt;&lt;year&gt;2017&lt;/year&gt;&lt;/dates&gt;&lt;urls&gt;&lt;related-urls&gt;&lt;url&gt;https://onlinelibrary.wiley.com/doi/abs/10.1111/dom.12880&lt;/url&gt;&lt;/related-urls&gt;&lt;/urls&gt;&lt;electronic-resource-num&gt;doi:10.1111/dom.12880&lt;/electronic-resource-num&gt;&lt;/record&gt;&lt;/Cite&gt;&lt;/EndNote&gt;</w:instrText>
      </w:r>
      <w:r w:rsidRPr="003A0CF4">
        <w:rPr>
          <w:rFonts w:eastAsiaTheme="minorEastAsia" w:cs="Times New Roman"/>
        </w:rPr>
        <w:fldChar w:fldCharType="separate"/>
      </w:r>
      <w:r w:rsidR="00257478">
        <w:rPr>
          <w:rFonts w:eastAsiaTheme="minorEastAsia" w:cs="Times New Roman"/>
          <w:noProof/>
        </w:rPr>
        <w:t>(25)</w:t>
      </w:r>
      <w:r w:rsidRPr="003A0CF4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 xml:space="preserve">. The reduction in hypoglycaemia is observed with comparable mean glucose levels. </w:t>
      </w:r>
    </w:p>
    <w:p w:rsidR="00037D3D" w:rsidRPr="003A0CF4" w:rsidRDefault="00037D3D" w:rsidP="009C1755">
      <w:pPr>
        <w:spacing w:line="360" w:lineRule="auto"/>
        <w:jc w:val="both"/>
        <w:rPr>
          <w:rFonts w:eastAsiaTheme="minorEastAsia" w:cs="Times New Roman"/>
          <w:u w:val="single"/>
        </w:rPr>
      </w:pPr>
      <w:r w:rsidRPr="003A0CF4">
        <w:rPr>
          <w:rFonts w:eastAsiaTheme="minorEastAsia" w:cs="Times New Roman"/>
          <w:u w:val="single"/>
        </w:rPr>
        <w:t>Mean glucose and HbA1c</w:t>
      </w:r>
    </w:p>
    <w:p w:rsidR="00037D3D" w:rsidRPr="003A0CF4" w:rsidRDefault="00037D3D" w:rsidP="009C1755">
      <w:pPr>
        <w:spacing w:line="360" w:lineRule="auto"/>
        <w:jc w:val="both"/>
        <w:rPr>
          <w:rFonts w:eastAsiaTheme="minorEastAsia" w:cs="Times New Roman"/>
        </w:rPr>
      </w:pPr>
      <w:r w:rsidRPr="003A0CF4">
        <w:rPr>
          <w:rFonts w:eastAsiaTheme="minorEastAsia" w:cs="Times New Roman"/>
        </w:rPr>
        <w:t xml:space="preserve">Compared to control, use of closed-loop systems has a </w:t>
      </w:r>
      <w:r w:rsidR="0080549E">
        <w:rPr>
          <w:rFonts w:eastAsiaTheme="minorEastAsia" w:cs="Times New Roman"/>
        </w:rPr>
        <w:t>beneficial</w:t>
      </w:r>
      <w:r w:rsidRPr="003A0CF4">
        <w:rPr>
          <w:rFonts w:eastAsiaTheme="minorEastAsia" w:cs="Times New Roman"/>
        </w:rPr>
        <w:t xml:space="preserve"> effect on the mean sensor glucose level over 24h, which is reduced by 0.48 mmol/L in meta-analysis data </w:t>
      </w:r>
      <w:r w:rsidRPr="003A0CF4">
        <w:rPr>
          <w:rFonts w:eastAsiaTheme="minorEastAsia" w:cs="Times New Roman"/>
        </w:rPr>
        <w:fldChar w:fldCharType="begin"/>
      </w:r>
      <w:r w:rsidR="00CA6362">
        <w:rPr>
          <w:rFonts w:eastAsiaTheme="minorEastAsia" w:cs="Times New Roman"/>
        </w:rPr>
        <w:instrText xml:space="preserve"> ADDIN EN.CITE &lt;EndNote&gt;&lt;Cite&gt;&lt;Author&gt;Bekiari&lt;/Author&gt;&lt;Year&gt;2018&lt;/Year&gt;&lt;RecNum&gt;65&lt;/RecNum&gt;&lt;DisplayText&gt;(21)&lt;/DisplayText&gt;&lt;record&gt;&lt;rec-number&gt;65&lt;/rec-number&gt;&lt;foreign-keys&gt;&lt;key app="EN" db-id="9zvr2w95xw5r52eewfrpxd0qr9wzfpvt29x0" timestamp="1524653436"&gt;65&lt;/key&gt;&lt;/foreign-keys&gt;&lt;ref-type name="Journal Article"&gt;17&lt;/ref-type&gt;&lt;contributors&gt;&lt;authors&gt;&lt;author&gt;Bekiari, Eleni&lt;/author&gt;&lt;author&gt;Kitsios, Konstantinos&lt;/author&gt;&lt;author&gt;Thabit, Hood&lt;/author&gt;&lt;author&gt;Tauschmann, Martin&lt;/author&gt;&lt;author&gt;Athanasiadou, Eleni&lt;/author&gt;&lt;author&gt;Karagiannis, Thomas&lt;/author&gt;&lt;author&gt;Haidich, Anna-Bettina&lt;/author&gt;&lt;author&gt;Hovorka, Roman&lt;/author&gt;&lt;author&gt;Tsapas, Apostolos&lt;/author&gt;&lt;/authors&gt;&lt;/contributors&gt;&lt;titles&gt;&lt;title&gt;Artificial pancreas treatment for outpatients with type 1 diabetes: systematic review and meta-analysis&lt;/title&gt;&lt;secondary-title&gt;BMJ&lt;/secondary-title&gt;&lt;/titles&gt;&lt;periodical&gt;&lt;full-title&gt;BMJ&lt;/full-title&gt;&lt;/periodical&gt;&lt;volume&gt;361&lt;/volume&gt;&lt;dates&gt;&lt;year&gt;2018&lt;/year&gt;&lt;/dates&gt;&lt;urls&gt;&lt;related-urls&gt;&lt;url&gt;https://www.bmj.com/content/bmj/361/bmj.k1310.full.pdf&lt;/url&gt;&lt;/related-urls&gt;&lt;/urls&gt;&lt;electronic-resource-num&gt;10.1136/bmj.k1310&lt;/electronic-resource-num&gt;&lt;/record&gt;&lt;/Cite&gt;&lt;/EndNote&gt;</w:instrText>
      </w:r>
      <w:r w:rsidRPr="003A0CF4">
        <w:rPr>
          <w:rFonts w:eastAsiaTheme="minorEastAsia" w:cs="Times New Roman"/>
        </w:rPr>
        <w:fldChar w:fldCharType="separate"/>
      </w:r>
      <w:r w:rsidR="00CA6362">
        <w:rPr>
          <w:rFonts w:eastAsiaTheme="minorEastAsia" w:cs="Times New Roman"/>
          <w:noProof/>
        </w:rPr>
        <w:t>(21)</w:t>
      </w:r>
      <w:r w:rsidRPr="003A0CF4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 xml:space="preserve">. These findings are consistent with a </w:t>
      </w:r>
      <w:r w:rsidR="001256E6">
        <w:rPr>
          <w:rFonts w:eastAsiaTheme="minorEastAsia" w:cs="Times New Roman"/>
        </w:rPr>
        <w:t>3 mmol/mol (</w:t>
      </w:r>
      <w:r w:rsidR="001256E6" w:rsidRPr="003A0CF4">
        <w:rPr>
          <w:rFonts w:eastAsiaTheme="minorEastAsia" w:cs="Times New Roman"/>
        </w:rPr>
        <w:t>0.</w:t>
      </w:r>
      <w:r w:rsidR="001256E6">
        <w:rPr>
          <w:rFonts w:eastAsiaTheme="minorEastAsia" w:cs="Times New Roman"/>
        </w:rPr>
        <w:t>3</w:t>
      </w:r>
      <w:r w:rsidR="001256E6" w:rsidRPr="003A0CF4">
        <w:rPr>
          <w:rFonts w:eastAsiaTheme="minorEastAsia" w:cs="Times New Roman"/>
        </w:rPr>
        <w:t>%</w:t>
      </w:r>
      <w:r w:rsidR="001256E6">
        <w:rPr>
          <w:rFonts w:eastAsiaTheme="minorEastAsia" w:cs="Times New Roman"/>
        </w:rPr>
        <w:t xml:space="preserve">) </w:t>
      </w:r>
      <w:r w:rsidRPr="003A0CF4">
        <w:rPr>
          <w:rFonts w:eastAsiaTheme="minorEastAsia" w:cs="Times New Roman"/>
        </w:rPr>
        <w:t>reduction in HbA1c observed with closed-loop systems compared with control in studies with a duration per intervention of more than eight weeks</w:t>
      </w:r>
      <w:r w:rsidR="00592BA5">
        <w:rPr>
          <w:rFonts w:eastAsiaTheme="minorEastAsia" w:cs="Times New Roman"/>
        </w:rPr>
        <w:t xml:space="preserve"> </w:t>
      </w:r>
      <w:r w:rsidR="00592BA5" w:rsidRPr="003A0CF4">
        <w:rPr>
          <w:rFonts w:eastAsiaTheme="minorEastAsia" w:cs="Times New Roman"/>
        </w:rPr>
        <w:fldChar w:fldCharType="begin"/>
      </w:r>
      <w:r w:rsidR="00CA6362">
        <w:rPr>
          <w:rFonts w:eastAsiaTheme="minorEastAsia" w:cs="Times New Roman"/>
        </w:rPr>
        <w:instrText xml:space="preserve"> ADDIN EN.CITE &lt;EndNote&gt;&lt;Cite&gt;&lt;Author&gt;Bekiari&lt;/Author&gt;&lt;Year&gt;2018&lt;/Year&gt;&lt;RecNum&gt;65&lt;/RecNum&gt;&lt;DisplayText&gt;(21)&lt;/DisplayText&gt;&lt;record&gt;&lt;rec-number&gt;65&lt;/rec-number&gt;&lt;foreign-keys&gt;&lt;key app="EN" db-id="9zvr2w95xw5r52eewfrpxd0qr9wzfpvt29x0" timestamp="1524653436"&gt;65&lt;/key&gt;&lt;/foreign-keys&gt;&lt;ref-type name="Journal Article"&gt;17&lt;/ref-type&gt;&lt;contributors&gt;&lt;authors&gt;&lt;author&gt;Bekiari, Eleni&lt;/author&gt;&lt;author&gt;Kitsios, Konstantinos&lt;/author&gt;&lt;author&gt;Thabit, Hood&lt;/author&gt;&lt;author&gt;Tauschmann, Martin&lt;/author&gt;&lt;author&gt;Athanasiadou, Eleni&lt;/author&gt;&lt;author&gt;Karagiannis, Thomas&lt;/author&gt;&lt;author&gt;Haidich, Anna-Bettina&lt;/author&gt;&lt;author&gt;Hovorka, Roman&lt;/author&gt;&lt;author&gt;Tsapas, Apostolos&lt;/author&gt;&lt;/authors&gt;&lt;/contributors&gt;&lt;titles&gt;&lt;title&gt;Artificial pancreas treatment for outpatients with type 1 diabetes: systematic review and meta-analysis&lt;/title&gt;&lt;secondary-title&gt;BMJ&lt;/secondary-title&gt;&lt;/titles&gt;&lt;periodical&gt;&lt;full-title&gt;BMJ&lt;/full-title&gt;&lt;/periodical&gt;&lt;volume&gt;361&lt;/volume&gt;&lt;dates&gt;&lt;year&gt;2018&lt;/year&gt;&lt;/dates&gt;&lt;urls&gt;&lt;related-urls&gt;&lt;url&gt;https://www.bmj.com/content/bmj/361/bmj.k1310.full.pdf&lt;/url&gt;&lt;/related-urls&gt;&lt;/urls&gt;&lt;electronic-resource-num&gt;10.1136/bmj.k1310&lt;/electronic-resource-num&gt;&lt;/record&gt;&lt;/Cite&gt;&lt;/EndNote&gt;</w:instrText>
      </w:r>
      <w:r w:rsidR="00592BA5" w:rsidRPr="003A0CF4">
        <w:rPr>
          <w:rFonts w:eastAsiaTheme="minorEastAsia" w:cs="Times New Roman"/>
        </w:rPr>
        <w:fldChar w:fldCharType="separate"/>
      </w:r>
      <w:r w:rsidR="00CA6362">
        <w:rPr>
          <w:rFonts w:eastAsiaTheme="minorEastAsia" w:cs="Times New Roman"/>
          <w:noProof/>
        </w:rPr>
        <w:t>(21)</w:t>
      </w:r>
      <w:r w:rsidR="00592BA5" w:rsidRPr="003A0CF4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>.</w:t>
      </w:r>
    </w:p>
    <w:p w:rsidR="00037D3D" w:rsidRPr="003A0CF4" w:rsidRDefault="00037D3D" w:rsidP="009C1755">
      <w:pPr>
        <w:spacing w:line="360" w:lineRule="auto"/>
        <w:jc w:val="both"/>
        <w:rPr>
          <w:rFonts w:eastAsiaTheme="minorEastAsia" w:cs="Times New Roman"/>
          <w:u w:val="single"/>
        </w:rPr>
      </w:pPr>
      <w:r w:rsidRPr="003A0CF4">
        <w:rPr>
          <w:rFonts w:eastAsiaTheme="minorEastAsia" w:cs="Times New Roman"/>
          <w:u w:val="single"/>
        </w:rPr>
        <w:t>Glycaemic variability</w:t>
      </w:r>
    </w:p>
    <w:p w:rsidR="00037D3D" w:rsidRPr="003A0CF4" w:rsidRDefault="00037D3D" w:rsidP="009C1755">
      <w:pPr>
        <w:spacing w:line="360" w:lineRule="auto"/>
        <w:jc w:val="both"/>
        <w:rPr>
          <w:rFonts w:eastAsiaTheme="minorEastAsia" w:cs="Times New Roman"/>
        </w:rPr>
      </w:pPr>
      <w:r w:rsidRPr="003A0CF4">
        <w:rPr>
          <w:rFonts w:eastAsiaTheme="minorEastAsia" w:cs="Times New Roman"/>
        </w:rPr>
        <w:t xml:space="preserve">In almost all closed-loop studies, glucose variability </w:t>
      </w:r>
      <w:r w:rsidR="00C2235F">
        <w:rPr>
          <w:rFonts w:eastAsiaTheme="minorEastAsia" w:cs="Times New Roman"/>
        </w:rPr>
        <w:t xml:space="preserve">measures </w:t>
      </w:r>
      <w:r w:rsidR="0080549E">
        <w:rPr>
          <w:rFonts w:eastAsiaTheme="minorEastAsia" w:cs="Times New Roman"/>
        </w:rPr>
        <w:t>(</w:t>
      </w:r>
      <w:r w:rsidRPr="003A0CF4">
        <w:rPr>
          <w:rFonts w:eastAsiaTheme="minorEastAsia" w:cs="Times New Roman"/>
        </w:rPr>
        <w:t>standard deviation of the sensor glucose level between days</w:t>
      </w:r>
      <w:r w:rsidR="0080549E">
        <w:rPr>
          <w:rFonts w:eastAsiaTheme="minorEastAsia" w:cs="Times New Roman"/>
        </w:rPr>
        <w:t>)</w:t>
      </w:r>
      <w:r w:rsidRPr="003A0CF4">
        <w:rPr>
          <w:rFonts w:eastAsiaTheme="minorEastAsia" w:cs="Times New Roman"/>
        </w:rPr>
        <w:t xml:space="preserve"> </w:t>
      </w:r>
      <w:r w:rsidR="00C2235F">
        <w:rPr>
          <w:rFonts w:eastAsiaTheme="minorEastAsia" w:cs="Times New Roman"/>
        </w:rPr>
        <w:t>are</w:t>
      </w:r>
      <w:r w:rsidRPr="003A0CF4">
        <w:rPr>
          <w:rFonts w:eastAsiaTheme="minorEastAsia" w:cs="Times New Roman"/>
        </w:rPr>
        <w:t xml:space="preserve"> lower with closed-loop systems than with controls</w:t>
      </w:r>
      <w:r w:rsidR="00113CEF">
        <w:rPr>
          <w:rFonts w:eastAsiaTheme="minorEastAsia" w:cs="Times New Roman"/>
        </w:rPr>
        <w:t xml:space="preserve"> </w:t>
      </w:r>
      <w:r w:rsidR="00113CEF">
        <w:rPr>
          <w:rFonts w:eastAsiaTheme="minorEastAsia" w:cs="Times New Roman"/>
        </w:rPr>
        <w:fldChar w:fldCharType="begin">
          <w:fldData xml:space="preserve">PEVuZE5vdGU+PENpdGU+PEF1dGhvcj5UaGFiaXQ8L0F1dGhvcj48WWVhcj4yMDE1PC9ZZWFyPjxS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</w:fldData>
        </w:fldChar>
      </w:r>
      <w:r w:rsidR="00257478">
        <w:rPr>
          <w:rFonts w:eastAsiaTheme="minorEastAsia" w:cs="Times New Roman"/>
        </w:rPr>
        <w:instrText xml:space="preserve"> ADDIN EN.CITE </w:instrText>
      </w:r>
      <w:r w:rsidR="00257478">
        <w:rPr>
          <w:rFonts w:eastAsiaTheme="minorEastAsia" w:cs="Times New Roman"/>
        </w:rPr>
        <w:fldChar w:fldCharType="begin">
          <w:fldData xml:space="preserve">PEVuZE5vdGU+PENpdGU+PEF1dGhvcj5UaGFiaXQ8L0F1dGhvcj48WWVhcj4yMDE1PC9ZZWFyPjxS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</w:fldData>
        </w:fldChar>
      </w:r>
      <w:r w:rsidR="00257478">
        <w:rPr>
          <w:rFonts w:eastAsiaTheme="minorEastAsia" w:cs="Times New Roman"/>
        </w:rPr>
        <w:instrText xml:space="preserve"> ADDIN EN.CITE.DATA </w:instrText>
      </w:r>
      <w:r w:rsidR="00257478">
        <w:rPr>
          <w:rFonts w:eastAsiaTheme="minorEastAsia" w:cs="Times New Roman"/>
        </w:rPr>
      </w:r>
      <w:r w:rsidR="00257478">
        <w:rPr>
          <w:rFonts w:eastAsiaTheme="minorEastAsia" w:cs="Times New Roman"/>
        </w:rPr>
        <w:fldChar w:fldCharType="end"/>
      </w:r>
      <w:r w:rsidR="00113CEF">
        <w:rPr>
          <w:rFonts w:eastAsiaTheme="minorEastAsia" w:cs="Times New Roman"/>
        </w:rPr>
      </w:r>
      <w:r w:rsidR="00113CEF">
        <w:rPr>
          <w:rFonts w:eastAsiaTheme="minorEastAsia" w:cs="Times New Roman"/>
        </w:rPr>
        <w:fldChar w:fldCharType="separate"/>
      </w:r>
      <w:r w:rsidR="00257478">
        <w:rPr>
          <w:rFonts w:eastAsiaTheme="minorEastAsia" w:cs="Times New Roman"/>
          <w:noProof/>
        </w:rPr>
        <w:t>(26)</w:t>
      </w:r>
      <w:r w:rsidR="00113CEF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>.</w:t>
      </w:r>
      <w:r w:rsidR="007A4852">
        <w:rPr>
          <w:rFonts w:eastAsiaTheme="minorEastAsia" w:cs="Times New Roman"/>
        </w:rPr>
        <w:t xml:space="preserve"> </w:t>
      </w:r>
    </w:p>
    <w:p w:rsidR="00037D3D" w:rsidRPr="003A0CF4" w:rsidRDefault="00037D3D" w:rsidP="009C1755">
      <w:pPr>
        <w:spacing w:line="360" w:lineRule="auto"/>
        <w:jc w:val="both"/>
        <w:rPr>
          <w:rFonts w:eastAsiaTheme="minorEastAsia" w:cs="Times New Roman"/>
          <w:u w:val="single"/>
        </w:rPr>
      </w:pPr>
      <w:r w:rsidRPr="003A0CF4">
        <w:rPr>
          <w:rFonts w:eastAsiaTheme="minorEastAsia" w:cs="Times New Roman"/>
          <w:u w:val="single"/>
        </w:rPr>
        <w:t>Insulin requirements</w:t>
      </w:r>
    </w:p>
    <w:p w:rsidR="00037D3D" w:rsidRPr="003A0CF4" w:rsidRDefault="00037D3D" w:rsidP="009C1755">
      <w:pPr>
        <w:spacing w:line="360" w:lineRule="auto"/>
        <w:jc w:val="both"/>
        <w:rPr>
          <w:rFonts w:eastAsiaTheme="minorEastAsia" w:cs="Times New Roman"/>
          <w:b/>
        </w:rPr>
      </w:pPr>
      <w:r w:rsidRPr="003A0CF4">
        <w:rPr>
          <w:rFonts w:eastAsiaTheme="minorEastAsia" w:cs="Times New Roman"/>
        </w:rPr>
        <w:t xml:space="preserve">Individual studies have conflicting results </w:t>
      </w:r>
      <w:r w:rsidR="0080549E">
        <w:rPr>
          <w:rFonts w:eastAsiaTheme="minorEastAsia" w:cs="Times New Roman"/>
        </w:rPr>
        <w:t>regarding</w:t>
      </w:r>
      <w:r w:rsidRPr="003A0CF4">
        <w:rPr>
          <w:rFonts w:eastAsiaTheme="minorEastAsia" w:cs="Times New Roman"/>
        </w:rPr>
        <w:t xml:space="preserve"> the effect of closed-loop systems on </w:t>
      </w:r>
      <w:r w:rsidR="0080549E">
        <w:rPr>
          <w:rFonts w:eastAsiaTheme="minorEastAsia" w:cs="Times New Roman"/>
        </w:rPr>
        <w:t xml:space="preserve">total </w:t>
      </w:r>
      <w:r w:rsidRPr="003A0CF4">
        <w:rPr>
          <w:rFonts w:eastAsiaTheme="minorEastAsia" w:cs="Times New Roman"/>
        </w:rPr>
        <w:t xml:space="preserve">daily insulin dose. Meta-analysis data suggests there is no difference between closed-loop and control systems in the mean daily insulin requirement </w:t>
      </w:r>
      <w:r w:rsidRPr="003A0CF4">
        <w:rPr>
          <w:rFonts w:eastAsiaTheme="minorEastAsia" w:cs="Times New Roman"/>
        </w:rPr>
        <w:fldChar w:fldCharType="begin">
          <w:fldData xml:space="preserve">PEVuZE5vdGU+PENpdGUgRXhjbHVkZVllYXI9IjEiPjxBdXRob3I+V2Vpc21hbjwvQXV0aG9yPjxS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</w:fldData>
        </w:fldChar>
      </w:r>
      <w:r w:rsidR="00CA6362">
        <w:rPr>
          <w:rFonts w:eastAsiaTheme="minorEastAsia" w:cs="Times New Roman"/>
        </w:rPr>
        <w:instrText xml:space="preserve"> ADDIN EN.CITE </w:instrText>
      </w:r>
      <w:r w:rsidR="00CA6362">
        <w:rPr>
          <w:rFonts w:eastAsiaTheme="minorEastAsia" w:cs="Times New Roman"/>
        </w:rPr>
        <w:fldChar w:fldCharType="begin">
          <w:fldData xml:space="preserve">PEVuZE5vdGU+PENpdGUgRXhjbHVkZVllYXI9IjEiPjxBdXRob3I+V2Vpc21hbjwvQXV0aG9yPjxS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</w:fldData>
        </w:fldChar>
      </w:r>
      <w:r w:rsidR="00CA6362">
        <w:rPr>
          <w:rFonts w:eastAsiaTheme="minorEastAsia" w:cs="Times New Roman"/>
        </w:rPr>
        <w:instrText xml:space="preserve"> ADDIN EN.CITE.DATA </w:instrText>
      </w:r>
      <w:r w:rsidR="00CA6362">
        <w:rPr>
          <w:rFonts w:eastAsiaTheme="minorEastAsia" w:cs="Times New Roman"/>
        </w:rPr>
      </w:r>
      <w:r w:rsidR="00CA6362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</w:r>
      <w:r w:rsidRPr="003A0CF4">
        <w:rPr>
          <w:rFonts w:eastAsiaTheme="minorEastAsia" w:cs="Times New Roman"/>
        </w:rPr>
        <w:fldChar w:fldCharType="separate"/>
      </w:r>
      <w:r w:rsidR="00CA6362">
        <w:rPr>
          <w:rFonts w:eastAsiaTheme="minorEastAsia" w:cs="Times New Roman"/>
          <w:noProof/>
        </w:rPr>
        <w:t>(20, 21)</w:t>
      </w:r>
      <w:r w:rsidRPr="003A0CF4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>.</w:t>
      </w:r>
    </w:p>
    <w:p w:rsidR="0095222E" w:rsidRPr="003A0CF4" w:rsidRDefault="0095222E" w:rsidP="009C1755">
      <w:pPr>
        <w:spacing w:line="360" w:lineRule="auto"/>
        <w:jc w:val="both"/>
        <w:rPr>
          <w:rFonts w:eastAsiaTheme="minorEastAsia" w:cs="Times New Roman"/>
          <w:b/>
        </w:rPr>
      </w:pPr>
    </w:p>
    <w:p w:rsidR="005118D7" w:rsidRPr="003A0CF4" w:rsidRDefault="005118D7" w:rsidP="009C1755">
      <w:pPr>
        <w:spacing w:line="360" w:lineRule="auto"/>
        <w:jc w:val="both"/>
        <w:rPr>
          <w:rFonts w:eastAsiaTheme="minorEastAsia" w:cs="Times New Roman"/>
          <w:b/>
        </w:rPr>
      </w:pPr>
      <w:r w:rsidRPr="003A0CF4">
        <w:rPr>
          <w:rFonts w:eastAsiaTheme="minorEastAsia" w:cs="Times New Roman"/>
          <w:b/>
        </w:rPr>
        <w:t>Efficacy of the artificial pancreas in pregnant women with T1D</w:t>
      </w:r>
      <w:r w:rsidR="000B1D2A">
        <w:rPr>
          <w:rFonts w:eastAsiaTheme="minorEastAsia" w:cs="Times New Roman"/>
          <w:b/>
        </w:rPr>
        <w:t>M</w:t>
      </w:r>
      <w:r w:rsidRPr="003A0CF4">
        <w:rPr>
          <w:rFonts w:eastAsiaTheme="minorEastAsia" w:cs="Times New Roman"/>
          <w:b/>
        </w:rPr>
        <w:t xml:space="preserve"> </w:t>
      </w:r>
    </w:p>
    <w:p w:rsidR="00037D3D" w:rsidRPr="003A0CF4" w:rsidRDefault="00037D3D" w:rsidP="009C1755">
      <w:pPr>
        <w:spacing w:line="360" w:lineRule="auto"/>
        <w:jc w:val="both"/>
        <w:rPr>
          <w:rFonts w:eastAsiaTheme="minorEastAsia" w:cs="Times New Roman"/>
        </w:rPr>
      </w:pPr>
      <w:r w:rsidRPr="003A0CF4">
        <w:rPr>
          <w:rFonts w:eastAsiaTheme="minorEastAsia" w:cs="Times New Roman"/>
        </w:rPr>
        <w:t xml:space="preserve">Closed-loop insulin delivery has been shown to be effective </w:t>
      </w:r>
      <w:r w:rsidR="0080549E">
        <w:rPr>
          <w:rFonts w:eastAsiaTheme="minorEastAsia" w:cs="Times New Roman"/>
        </w:rPr>
        <w:t xml:space="preserve">and safe </w:t>
      </w:r>
      <w:r w:rsidRPr="003A0CF4">
        <w:rPr>
          <w:rFonts w:eastAsiaTheme="minorEastAsia" w:cs="Times New Roman"/>
        </w:rPr>
        <w:t>in women with T1D</w:t>
      </w:r>
      <w:r w:rsidR="000B1D2A">
        <w:rPr>
          <w:rFonts w:eastAsiaTheme="minorEastAsia" w:cs="Times New Roman"/>
        </w:rPr>
        <w:t>M</w:t>
      </w:r>
      <w:r w:rsidRPr="003A0CF4">
        <w:rPr>
          <w:rFonts w:eastAsiaTheme="minorEastAsia" w:cs="Times New Roman"/>
        </w:rPr>
        <w:t xml:space="preserve"> during pregnancy. In a randomized, crossover study in pregnant women with T1D</w:t>
      </w:r>
      <w:r w:rsidR="000B1D2A">
        <w:rPr>
          <w:rFonts w:eastAsiaTheme="minorEastAsia" w:cs="Times New Roman"/>
        </w:rPr>
        <w:t>M</w:t>
      </w:r>
      <w:r w:rsidRPr="003A0CF4">
        <w:rPr>
          <w:rFonts w:eastAsiaTheme="minorEastAsia" w:cs="Times New Roman"/>
        </w:rPr>
        <w:t xml:space="preserve">, overnight closed-loop </w:t>
      </w:r>
      <w:r w:rsidRPr="003A0CF4">
        <w:rPr>
          <w:rFonts w:eastAsiaTheme="minorEastAsia" w:cs="Times New Roman"/>
        </w:rPr>
        <w:lastRenderedPageBreak/>
        <w:t xml:space="preserve">therapy for 4 weeks resulted in increased time in target </w:t>
      </w:r>
      <w:r w:rsidR="0080549E">
        <w:rPr>
          <w:rFonts w:eastAsiaTheme="minorEastAsia" w:cs="Times New Roman"/>
        </w:rPr>
        <w:t xml:space="preserve">glucose </w:t>
      </w:r>
      <w:r w:rsidRPr="003A0CF4">
        <w:rPr>
          <w:rFonts w:eastAsiaTheme="minorEastAsia" w:cs="Times New Roman"/>
        </w:rPr>
        <w:t xml:space="preserve">range (3.5-7.8 mmol/l) by 15.2 percentage points (74.7% vs. 59.5%) compared </w:t>
      </w:r>
      <w:r w:rsidR="0080549E">
        <w:rPr>
          <w:rFonts w:eastAsiaTheme="minorEastAsia" w:cs="Times New Roman"/>
        </w:rPr>
        <w:t>with</w:t>
      </w:r>
      <w:r w:rsidR="0080549E" w:rsidRPr="003A0CF4">
        <w:rPr>
          <w:rFonts w:eastAsiaTheme="minorEastAsia" w:cs="Times New Roman"/>
        </w:rPr>
        <w:t xml:space="preserve"> </w:t>
      </w:r>
      <w:r w:rsidR="005E09DA" w:rsidRPr="005E09DA">
        <w:rPr>
          <w:rFonts w:eastAsiaTheme="minorEastAsia" w:cs="Times New Roman"/>
        </w:rPr>
        <w:t>sensor augmented pump</w:t>
      </w:r>
      <w:r w:rsidRPr="003A0CF4">
        <w:rPr>
          <w:rFonts w:eastAsiaTheme="minorEastAsia" w:cs="Times New Roman"/>
        </w:rPr>
        <w:t xml:space="preserve"> therapy </w:t>
      </w:r>
      <w:r w:rsidRPr="003A0CF4">
        <w:rPr>
          <w:rFonts w:eastAsiaTheme="minorEastAsia" w:cs="Times New Roman"/>
        </w:rPr>
        <w:fldChar w:fldCharType="begin">
          <w:fldData xml:space="preserve">PEVuZE5vdGU+PENpdGU+PEF1dGhvcj5TdGV3YXJ0PC9BdXRob3I+PFllYXI+MjAxNjwvWWVhcj48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</w:fldData>
        </w:fldChar>
      </w:r>
      <w:r w:rsidR="00257478">
        <w:rPr>
          <w:rFonts w:eastAsiaTheme="minorEastAsia" w:cs="Times New Roman"/>
        </w:rPr>
        <w:instrText xml:space="preserve"> ADDIN EN.CITE </w:instrText>
      </w:r>
      <w:r w:rsidR="00257478">
        <w:rPr>
          <w:rFonts w:eastAsiaTheme="minorEastAsia" w:cs="Times New Roman"/>
        </w:rPr>
        <w:fldChar w:fldCharType="begin">
          <w:fldData xml:space="preserve">PEVuZE5vdGU+PENpdGU+PEF1dGhvcj5TdGV3YXJ0PC9BdXRob3I+PFllYXI+MjAxNjwvWWVhcj48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</w:fldData>
        </w:fldChar>
      </w:r>
      <w:r w:rsidR="00257478">
        <w:rPr>
          <w:rFonts w:eastAsiaTheme="minorEastAsia" w:cs="Times New Roman"/>
        </w:rPr>
        <w:instrText xml:space="preserve"> ADDIN EN.CITE.DATA </w:instrText>
      </w:r>
      <w:r w:rsidR="00257478">
        <w:rPr>
          <w:rFonts w:eastAsiaTheme="minorEastAsia" w:cs="Times New Roman"/>
        </w:rPr>
      </w:r>
      <w:r w:rsidR="00257478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</w:r>
      <w:r w:rsidRPr="003A0CF4">
        <w:rPr>
          <w:rFonts w:eastAsiaTheme="minorEastAsia" w:cs="Times New Roman"/>
        </w:rPr>
        <w:fldChar w:fldCharType="separate"/>
      </w:r>
      <w:r w:rsidR="00257478">
        <w:rPr>
          <w:rFonts w:eastAsiaTheme="minorEastAsia" w:cs="Times New Roman"/>
          <w:noProof/>
        </w:rPr>
        <w:t>(27)</w:t>
      </w:r>
      <w:r w:rsidRPr="003A0CF4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 xml:space="preserve">. There was no difference between closed-loop and </w:t>
      </w:r>
      <w:r w:rsidR="008E22CF" w:rsidRPr="008E22CF">
        <w:rPr>
          <w:rFonts w:eastAsiaTheme="minorEastAsia" w:cs="Times New Roman"/>
        </w:rPr>
        <w:t>sensor augmented pump</w:t>
      </w:r>
      <w:r w:rsidRPr="003A0CF4">
        <w:rPr>
          <w:rFonts w:eastAsiaTheme="minorEastAsia" w:cs="Times New Roman"/>
        </w:rPr>
        <w:t xml:space="preserve"> therapy in the percentage of </w:t>
      </w:r>
      <w:r w:rsidR="00637799">
        <w:rPr>
          <w:rFonts w:eastAsiaTheme="minorEastAsia" w:cs="Times New Roman"/>
        </w:rPr>
        <w:t xml:space="preserve">spent </w:t>
      </w:r>
      <w:r w:rsidRPr="003A0CF4">
        <w:rPr>
          <w:rFonts w:eastAsiaTheme="minorEastAsia" w:cs="Times New Roman"/>
        </w:rPr>
        <w:t xml:space="preserve">time in hypoglycaemia. During </w:t>
      </w:r>
      <w:r w:rsidR="0080549E">
        <w:rPr>
          <w:rFonts w:eastAsiaTheme="minorEastAsia" w:cs="Times New Roman"/>
        </w:rPr>
        <w:t>a</w:t>
      </w:r>
      <w:r w:rsidR="0080549E" w:rsidRPr="003A0CF4">
        <w:rPr>
          <w:rFonts w:eastAsiaTheme="minorEastAsia" w:cs="Times New Roman"/>
        </w:rPr>
        <w:t xml:space="preserve"> </w:t>
      </w:r>
      <w:r w:rsidRPr="003A0CF4">
        <w:rPr>
          <w:rFonts w:eastAsiaTheme="minorEastAsia" w:cs="Times New Roman"/>
        </w:rPr>
        <w:t xml:space="preserve">continuation phase </w:t>
      </w:r>
      <w:r w:rsidR="00637799" w:rsidRPr="00637799">
        <w:rPr>
          <w:rFonts w:eastAsiaTheme="minorEastAsia" w:cs="Times New Roman"/>
        </w:rPr>
        <w:t>of day and night closed-loop until delivery</w:t>
      </w:r>
      <w:r w:rsidR="00637799">
        <w:rPr>
          <w:rFonts w:eastAsiaTheme="minorEastAsia" w:cs="Times New Roman"/>
        </w:rPr>
        <w:t xml:space="preserve"> </w:t>
      </w:r>
      <w:r w:rsidRPr="003A0CF4">
        <w:rPr>
          <w:rFonts w:eastAsiaTheme="minorEastAsia" w:cs="Times New Roman"/>
        </w:rPr>
        <w:t xml:space="preserve">(up to 14.6 additional weeks </w:t>
      </w:r>
      <w:r w:rsidR="0080549E">
        <w:rPr>
          <w:rFonts w:eastAsiaTheme="minorEastAsia" w:cs="Times New Roman"/>
        </w:rPr>
        <w:t xml:space="preserve">which </w:t>
      </w:r>
      <w:r w:rsidRPr="003A0CF4">
        <w:rPr>
          <w:rFonts w:eastAsiaTheme="minorEastAsia" w:cs="Times New Roman"/>
        </w:rPr>
        <w:t>includ</w:t>
      </w:r>
      <w:r w:rsidR="0080549E">
        <w:rPr>
          <w:rFonts w:eastAsiaTheme="minorEastAsia" w:cs="Times New Roman"/>
        </w:rPr>
        <w:t>ed</w:t>
      </w:r>
      <w:r w:rsidRPr="003A0CF4">
        <w:rPr>
          <w:rFonts w:eastAsiaTheme="minorEastAsia" w:cs="Times New Roman"/>
        </w:rPr>
        <w:t xml:space="preserve"> antenatal hospitalisations, labour, and delivery), </w:t>
      </w:r>
      <w:r w:rsidR="0080549E">
        <w:rPr>
          <w:rFonts w:eastAsiaTheme="minorEastAsia" w:cs="Times New Roman"/>
        </w:rPr>
        <w:t xml:space="preserve">sensor </w:t>
      </w:r>
      <w:r w:rsidRPr="003A0CF4">
        <w:rPr>
          <w:rFonts w:eastAsiaTheme="minorEastAsia" w:cs="Times New Roman"/>
        </w:rPr>
        <w:t>glucose levels were in the target range 68.7% of the time. The impact of closed-loop insulin delivery on perinatal outcomes has not been established.</w:t>
      </w:r>
    </w:p>
    <w:p w:rsidR="00070401" w:rsidRPr="003A0CF4" w:rsidRDefault="00070401" w:rsidP="009C1755">
      <w:pPr>
        <w:spacing w:line="360" w:lineRule="auto"/>
        <w:jc w:val="both"/>
        <w:rPr>
          <w:rFonts w:eastAsiaTheme="minorEastAsia" w:cs="Times New Roman"/>
        </w:rPr>
      </w:pPr>
    </w:p>
    <w:p w:rsidR="00070401" w:rsidRPr="003A0CF4" w:rsidRDefault="005118D7" w:rsidP="009C1755">
      <w:pPr>
        <w:spacing w:line="360" w:lineRule="auto"/>
        <w:jc w:val="both"/>
        <w:rPr>
          <w:rFonts w:eastAsiaTheme="minorEastAsia" w:cs="Times New Roman"/>
          <w:b/>
        </w:rPr>
      </w:pPr>
      <w:r w:rsidRPr="003A0CF4">
        <w:rPr>
          <w:rFonts w:eastAsiaTheme="minorEastAsia" w:cs="Times New Roman"/>
          <w:b/>
        </w:rPr>
        <w:t xml:space="preserve">Efficacy of the artificial pancreas </w:t>
      </w:r>
      <w:r w:rsidR="001C6EB4" w:rsidRPr="003A0CF4">
        <w:rPr>
          <w:rFonts w:eastAsiaTheme="minorEastAsia" w:cs="Times New Roman"/>
          <w:b/>
        </w:rPr>
        <w:t xml:space="preserve">during </w:t>
      </w:r>
      <w:r w:rsidR="00EF56CB" w:rsidRPr="003A0CF4">
        <w:rPr>
          <w:rFonts w:eastAsiaTheme="minorEastAsia" w:cs="Times New Roman"/>
          <w:b/>
        </w:rPr>
        <w:t>physical activity</w:t>
      </w:r>
    </w:p>
    <w:p w:rsidR="001C6EB4" w:rsidRPr="003A0CF4" w:rsidRDefault="002F36A3" w:rsidP="009C1755">
      <w:pPr>
        <w:spacing w:line="360" w:lineRule="auto"/>
        <w:jc w:val="both"/>
        <w:rPr>
          <w:rFonts w:eastAsiaTheme="minorEastAsia" w:cs="Times New Roman"/>
        </w:rPr>
      </w:pPr>
      <w:r w:rsidRPr="003A0CF4">
        <w:rPr>
          <w:rFonts w:eastAsiaTheme="minorEastAsia" w:cs="Times New Roman"/>
        </w:rPr>
        <w:t xml:space="preserve">Glucose control during </w:t>
      </w:r>
      <w:r w:rsidR="00EF56CB" w:rsidRPr="003A0CF4">
        <w:rPr>
          <w:rFonts w:eastAsiaTheme="minorEastAsia" w:cs="Times New Roman"/>
        </w:rPr>
        <w:t>physical activity</w:t>
      </w:r>
      <w:r w:rsidRPr="003A0CF4">
        <w:rPr>
          <w:rFonts w:eastAsiaTheme="minorEastAsia" w:cs="Times New Roman"/>
        </w:rPr>
        <w:t xml:space="preserve"> can be particularly challenging for</w:t>
      </w:r>
      <w:r w:rsidR="001C6EB4" w:rsidRPr="003A0CF4">
        <w:rPr>
          <w:rFonts w:eastAsiaTheme="minorEastAsia" w:cs="Times New Roman"/>
        </w:rPr>
        <w:t xml:space="preserve"> individuals with </w:t>
      </w:r>
      <w:r w:rsidR="005A5E2C" w:rsidRPr="003A0CF4">
        <w:rPr>
          <w:rFonts w:eastAsiaTheme="minorEastAsia" w:cs="Times New Roman"/>
        </w:rPr>
        <w:t>T1D</w:t>
      </w:r>
      <w:r w:rsidR="000B1D2A">
        <w:rPr>
          <w:rFonts w:eastAsiaTheme="minorEastAsia" w:cs="Times New Roman"/>
        </w:rPr>
        <w:t>M</w:t>
      </w:r>
      <w:r w:rsidR="00D57319" w:rsidRPr="003A0CF4">
        <w:rPr>
          <w:rFonts w:eastAsiaTheme="minorEastAsia" w:cs="Times New Roman"/>
        </w:rPr>
        <w:t xml:space="preserve"> due to </w:t>
      </w:r>
      <w:r w:rsidR="001C6EB4" w:rsidRPr="003A0CF4">
        <w:rPr>
          <w:rFonts w:eastAsiaTheme="minorEastAsia" w:cs="Times New Roman"/>
        </w:rPr>
        <w:t>complex interactions between exercise</w:t>
      </w:r>
      <w:r w:rsidR="005A5E2C" w:rsidRPr="003A0CF4">
        <w:rPr>
          <w:rFonts w:eastAsiaTheme="minorEastAsia" w:cs="Times New Roman"/>
        </w:rPr>
        <w:t xml:space="preserve"> </w:t>
      </w:r>
      <w:r w:rsidR="001C6EB4" w:rsidRPr="003A0CF4">
        <w:rPr>
          <w:rFonts w:eastAsiaTheme="minorEastAsia" w:cs="Times New Roman"/>
        </w:rPr>
        <w:t xml:space="preserve">induced effects on glucose metabolism and exogenous insulin therapy. The risk of exercise-induced </w:t>
      </w:r>
      <w:r w:rsidR="008A143A" w:rsidRPr="003A0CF4">
        <w:rPr>
          <w:rFonts w:eastAsiaTheme="minorEastAsia" w:cs="Times New Roman"/>
        </w:rPr>
        <w:t>dys</w:t>
      </w:r>
      <w:r w:rsidR="00C430B9" w:rsidRPr="003A0CF4">
        <w:rPr>
          <w:rFonts w:eastAsiaTheme="minorEastAsia" w:cs="Times New Roman"/>
        </w:rPr>
        <w:t>glycaemia</w:t>
      </w:r>
      <w:r w:rsidR="001C6EB4" w:rsidRPr="003A0CF4">
        <w:rPr>
          <w:rFonts w:eastAsiaTheme="minorEastAsia" w:cs="Times New Roman"/>
        </w:rPr>
        <w:t xml:space="preserve"> deters many people with </w:t>
      </w:r>
      <w:r w:rsidR="005A5E2C" w:rsidRPr="003A0CF4">
        <w:rPr>
          <w:rFonts w:eastAsiaTheme="minorEastAsia" w:cs="Times New Roman"/>
        </w:rPr>
        <w:t>T1D</w:t>
      </w:r>
      <w:r w:rsidR="000B1D2A">
        <w:rPr>
          <w:rFonts w:eastAsiaTheme="minorEastAsia" w:cs="Times New Roman"/>
        </w:rPr>
        <w:t>M</w:t>
      </w:r>
      <w:r w:rsidR="001C6EB4" w:rsidRPr="003A0CF4">
        <w:rPr>
          <w:rFonts w:eastAsiaTheme="minorEastAsia" w:cs="Times New Roman"/>
        </w:rPr>
        <w:t xml:space="preserve"> from participating </w:t>
      </w:r>
      <w:r w:rsidR="0025273E" w:rsidRPr="003A0CF4">
        <w:rPr>
          <w:rFonts w:eastAsiaTheme="minorEastAsia" w:cs="Times New Roman"/>
        </w:rPr>
        <w:t xml:space="preserve">in </w:t>
      </w:r>
      <w:r w:rsidR="00C430B9" w:rsidRPr="003A0CF4">
        <w:rPr>
          <w:rFonts w:eastAsiaTheme="minorEastAsia" w:cs="Times New Roman"/>
        </w:rPr>
        <w:t>and gaining benefit</w:t>
      </w:r>
      <w:r w:rsidR="008A143A" w:rsidRPr="003A0CF4">
        <w:rPr>
          <w:rFonts w:eastAsiaTheme="minorEastAsia" w:cs="Times New Roman"/>
        </w:rPr>
        <w:t>s</w:t>
      </w:r>
      <w:r w:rsidR="001C6EB4" w:rsidRPr="003A0CF4">
        <w:rPr>
          <w:rFonts w:eastAsiaTheme="minorEastAsia" w:cs="Times New Roman"/>
        </w:rPr>
        <w:t xml:space="preserve"> from </w:t>
      </w:r>
      <w:r w:rsidR="00EF56CB" w:rsidRPr="003A0CF4">
        <w:rPr>
          <w:rFonts w:eastAsiaTheme="minorEastAsia" w:cs="Times New Roman"/>
        </w:rPr>
        <w:t>physical activity</w:t>
      </w:r>
      <w:r w:rsidR="001C6EB4" w:rsidRPr="003A0CF4">
        <w:rPr>
          <w:rFonts w:eastAsiaTheme="minorEastAsia" w:cs="Times New Roman"/>
        </w:rPr>
        <w:t>.</w:t>
      </w:r>
      <w:r w:rsidR="001E3510" w:rsidRPr="003A0CF4">
        <w:rPr>
          <w:rFonts w:eastAsiaTheme="minorEastAsia" w:cs="Times New Roman"/>
        </w:rPr>
        <w:t xml:space="preserve"> </w:t>
      </w:r>
      <w:r w:rsidR="009320F4">
        <w:rPr>
          <w:rFonts w:eastAsiaTheme="minorEastAsia" w:cs="Times New Roman"/>
        </w:rPr>
        <w:t xml:space="preserve">Closed-loop </w:t>
      </w:r>
      <w:r w:rsidR="0025273E" w:rsidRPr="003A0CF4">
        <w:rPr>
          <w:rFonts w:eastAsiaTheme="minorEastAsia" w:cs="Times New Roman"/>
        </w:rPr>
        <w:t>system</w:t>
      </w:r>
      <w:r w:rsidR="001E3510" w:rsidRPr="003A0CF4">
        <w:rPr>
          <w:rFonts w:eastAsiaTheme="minorEastAsia" w:cs="Times New Roman"/>
        </w:rPr>
        <w:t>s with</w:t>
      </w:r>
      <w:r w:rsidR="0025273E" w:rsidRPr="003A0CF4">
        <w:rPr>
          <w:rFonts w:eastAsiaTheme="minorEastAsia" w:cs="Times New Roman"/>
        </w:rPr>
        <w:t xml:space="preserve"> </w:t>
      </w:r>
      <w:r w:rsidR="001E3510" w:rsidRPr="003A0CF4">
        <w:rPr>
          <w:rFonts w:eastAsiaTheme="minorEastAsia" w:cs="Times New Roman"/>
        </w:rPr>
        <w:t>autonomous modulation of insulin delivery in a glucose</w:t>
      </w:r>
      <w:r w:rsidR="0080549E">
        <w:rPr>
          <w:rFonts w:eastAsiaTheme="minorEastAsia" w:cs="Times New Roman"/>
        </w:rPr>
        <w:t>-</w:t>
      </w:r>
      <w:r w:rsidR="001E3510" w:rsidRPr="003A0CF4">
        <w:rPr>
          <w:rFonts w:eastAsiaTheme="minorEastAsia" w:cs="Times New Roman"/>
        </w:rPr>
        <w:t xml:space="preserve">responsive manner </w:t>
      </w:r>
      <w:r w:rsidR="005502D6">
        <w:rPr>
          <w:rFonts w:eastAsiaTheme="minorEastAsia" w:cs="Times New Roman"/>
        </w:rPr>
        <w:t>offer</w:t>
      </w:r>
      <w:r w:rsidR="005502D6" w:rsidRPr="003A0CF4">
        <w:rPr>
          <w:rFonts w:eastAsiaTheme="minorEastAsia" w:cs="Times New Roman"/>
        </w:rPr>
        <w:t xml:space="preserve"> </w:t>
      </w:r>
      <w:r w:rsidR="0025273E" w:rsidRPr="003A0CF4">
        <w:rPr>
          <w:rFonts w:eastAsiaTheme="minorEastAsia" w:cs="Times New Roman"/>
        </w:rPr>
        <w:t xml:space="preserve">the potential to </w:t>
      </w:r>
      <w:r w:rsidR="009320F4">
        <w:rPr>
          <w:rFonts w:eastAsiaTheme="minorEastAsia" w:cs="Times New Roman"/>
        </w:rPr>
        <w:t xml:space="preserve">reduce </w:t>
      </w:r>
      <w:r w:rsidR="001E3510" w:rsidRPr="003A0CF4">
        <w:rPr>
          <w:rFonts w:eastAsiaTheme="minorEastAsia" w:cs="Times New Roman"/>
        </w:rPr>
        <w:t xml:space="preserve">the risks and burdens of </w:t>
      </w:r>
      <w:r w:rsidR="0025273E" w:rsidRPr="003A0CF4">
        <w:rPr>
          <w:rFonts w:eastAsiaTheme="minorEastAsia" w:cs="Times New Roman"/>
        </w:rPr>
        <w:t xml:space="preserve">exercise management in </w:t>
      </w:r>
      <w:r w:rsidR="001E3510" w:rsidRPr="003A0CF4">
        <w:rPr>
          <w:rFonts w:eastAsiaTheme="minorEastAsia" w:cs="Times New Roman"/>
        </w:rPr>
        <w:t>T1D</w:t>
      </w:r>
      <w:r w:rsidR="000B1D2A">
        <w:rPr>
          <w:rFonts w:eastAsiaTheme="minorEastAsia" w:cs="Times New Roman"/>
        </w:rPr>
        <w:t>M</w:t>
      </w:r>
      <w:r w:rsidR="008A143A" w:rsidRPr="003A0CF4">
        <w:rPr>
          <w:rFonts w:eastAsiaTheme="minorEastAsia" w:cs="Times New Roman"/>
        </w:rPr>
        <w:t>.</w:t>
      </w:r>
    </w:p>
    <w:p w:rsidR="00252A20" w:rsidRPr="003A0CF4" w:rsidRDefault="00EF56CB" w:rsidP="009C1755">
      <w:pPr>
        <w:spacing w:line="360" w:lineRule="auto"/>
        <w:jc w:val="both"/>
        <w:rPr>
          <w:rFonts w:eastAsiaTheme="minorEastAsia" w:cs="Times New Roman"/>
        </w:rPr>
      </w:pPr>
      <w:r w:rsidRPr="003A0CF4">
        <w:rPr>
          <w:rFonts w:eastAsiaTheme="minorEastAsia" w:cs="Times New Roman"/>
        </w:rPr>
        <w:t>P</w:t>
      </w:r>
      <w:r w:rsidR="00A71BAA" w:rsidRPr="003A0CF4">
        <w:rPr>
          <w:rFonts w:eastAsiaTheme="minorEastAsia" w:cs="Times New Roman"/>
        </w:rPr>
        <w:t xml:space="preserve">erformance of </w:t>
      </w:r>
      <w:r w:rsidR="009320F4">
        <w:rPr>
          <w:rFonts w:eastAsiaTheme="minorEastAsia" w:cs="Times New Roman"/>
        </w:rPr>
        <w:t xml:space="preserve">closed-loop </w:t>
      </w:r>
      <w:r w:rsidR="00A71BAA" w:rsidRPr="003A0CF4">
        <w:rPr>
          <w:rFonts w:eastAsiaTheme="minorEastAsia" w:cs="Times New Roman"/>
        </w:rPr>
        <w:t xml:space="preserve">systems during </w:t>
      </w:r>
      <w:r w:rsidRPr="003A0CF4">
        <w:rPr>
          <w:rFonts w:eastAsiaTheme="minorEastAsia" w:cs="Times New Roman"/>
        </w:rPr>
        <w:t>physical activity</w:t>
      </w:r>
      <w:r w:rsidR="00A71BAA" w:rsidRPr="003A0CF4">
        <w:rPr>
          <w:rFonts w:eastAsiaTheme="minorEastAsia" w:cs="Times New Roman"/>
        </w:rPr>
        <w:t xml:space="preserve"> </w:t>
      </w:r>
      <w:r w:rsidRPr="003A0CF4">
        <w:rPr>
          <w:rFonts w:eastAsiaTheme="minorEastAsia" w:cs="Times New Roman"/>
        </w:rPr>
        <w:t>has</w:t>
      </w:r>
      <w:r w:rsidR="00A71BAA" w:rsidRPr="003A0CF4">
        <w:rPr>
          <w:rFonts w:eastAsiaTheme="minorEastAsia" w:cs="Times New Roman"/>
        </w:rPr>
        <w:t xml:space="preserve"> </w:t>
      </w:r>
      <w:r w:rsidR="002D5155" w:rsidRPr="003A0CF4">
        <w:rPr>
          <w:rFonts w:eastAsiaTheme="minorEastAsia" w:cs="Times New Roman"/>
        </w:rPr>
        <w:t>been evaluated</w:t>
      </w:r>
      <w:r w:rsidR="0087497B" w:rsidRPr="003A0CF4">
        <w:rPr>
          <w:rFonts w:eastAsiaTheme="minorEastAsia" w:cs="Times New Roman"/>
        </w:rPr>
        <w:t>,</w:t>
      </w:r>
      <w:r w:rsidR="002D5155" w:rsidRPr="003A0CF4">
        <w:rPr>
          <w:rFonts w:eastAsiaTheme="minorEastAsia" w:cs="Times New Roman"/>
        </w:rPr>
        <w:t xml:space="preserve"> although m</w:t>
      </w:r>
      <w:r w:rsidR="008A143A" w:rsidRPr="003A0CF4">
        <w:rPr>
          <w:rFonts w:eastAsiaTheme="minorEastAsia" w:cs="Times New Roman"/>
        </w:rPr>
        <w:t xml:space="preserve">ost </w:t>
      </w:r>
      <w:r w:rsidR="00A71BAA" w:rsidRPr="003A0CF4">
        <w:rPr>
          <w:rFonts w:eastAsiaTheme="minorEastAsia" w:cs="Times New Roman"/>
        </w:rPr>
        <w:t xml:space="preserve">studies have been </w:t>
      </w:r>
      <w:r w:rsidR="008A143A" w:rsidRPr="003A0CF4">
        <w:rPr>
          <w:rFonts w:eastAsiaTheme="minorEastAsia" w:cs="Times New Roman"/>
        </w:rPr>
        <w:t>relatively small (</w:t>
      </w:r>
      <w:r w:rsidR="00867724" w:rsidRPr="003A0CF4">
        <w:rPr>
          <w:rFonts w:eastAsiaTheme="minorEastAsia" w:cs="Cambria Math"/>
        </w:rPr>
        <w:t xml:space="preserve">approximately </w:t>
      </w:r>
      <w:r w:rsidR="00A71BAA" w:rsidRPr="003A0CF4">
        <w:rPr>
          <w:rFonts w:eastAsiaTheme="minorEastAsia" w:cs="Times New Roman"/>
        </w:rPr>
        <w:t xml:space="preserve">20 </w:t>
      </w:r>
      <w:r w:rsidR="009320F4">
        <w:rPr>
          <w:rFonts w:eastAsiaTheme="minorEastAsia" w:cs="Times New Roman"/>
        </w:rPr>
        <w:t>participants</w:t>
      </w:r>
      <w:r w:rsidR="00A71BAA" w:rsidRPr="003A0CF4">
        <w:rPr>
          <w:rFonts w:eastAsiaTheme="minorEastAsia" w:cs="Times New Roman"/>
        </w:rPr>
        <w:t>)</w:t>
      </w:r>
      <w:r w:rsidR="008A143A" w:rsidRPr="003A0CF4">
        <w:rPr>
          <w:rFonts w:eastAsiaTheme="minorEastAsia" w:cs="Times New Roman"/>
        </w:rPr>
        <w:t xml:space="preserve">. </w:t>
      </w:r>
      <w:r w:rsidR="00C06141" w:rsidRPr="003A0CF4">
        <w:rPr>
          <w:rFonts w:eastAsiaTheme="minorEastAsia" w:cs="Times New Roman"/>
        </w:rPr>
        <w:t>Closed-loop insulin delivery in adolescents with T1D</w:t>
      </w:r>
      <w:r w:rsidR="000B1D2A">
        <w:rPr>
          <w:rFonts w:eastAsiaTheme="minorEastAsia" w:cs="Times New Roman"/>
        </w:rPr>
        <w:t>M</w:t>
      </w:r>
      <w:r w:rsidR="00C06141" w:rsidRPr="003A0CF4">
        <w:rPr>
          <w:rFonts w:eastAsiaTheme="minorEastAsia" w:cs="Times New Roman"/>
        </w:rPr>
        <w:t xml:space="preserve"> improved glycaemic control and reduced </w:t>
      </w:r>
      <w:r w:rsidR="002D6047">
        <w:rPr>
          <w:rFonts w:eastAsiaTheme="minorEastAsia" w:cs="Times New Roman"/>
        </w:rPr>
        <w:t>time in</w:t>
      </w:r>
      <w:r w:rsidR="00C06141" w:rsidRPr="003A0CF4">
        <w:rPr>
          <w:rFonts w:eastAsiaTheme="minorEastAsia" w:cs="Times New Roman"/>
        </w:rPr>
        <w:t xml:space="preserve"> hypoglycaemia</w:t>
      </w:r>
      <w:r w:rsidR="002D6047">
        <w:rPr>
          <w:rFonts w:eastAsiaTheme="minorEastAsia" w:cs="Times New Roman"/>
        </w:rPr>
        <w:t xml:space="preserve"> (&lt;3.9 mmol/l) by 1.4% c</w:t>
      </w:r>
      <w:r w:rsidR="002D6047" w:rsidRPr="002D6047">
        <w:rPr>
          <w:rFonts w:eastAsiaTheme="minorEastAsia" w:cs="Times New Roman"/>
        </w:rPr>
        <w:t xml:space="preserve">ompared with </w:t>
      </w:r>
      <w:r w:rsidR="005502D6">
        <w:rPr>
          <w:rFonts w:eastAsiaTheme="minorEastAsia" w:cs="Times New Roman"/>
        </w:rPr>
        <w:t>remotely</w:t>
      </w:r>
      <w:r w:rsidR="002D6047" w:rsidRPr="002D6047">
        <w:rPr>
          <w:rFonts w:eastAsiaTheme="minorEastAsia" w:cs="Times New Roman"/>
        </w:rPr>
        <w:t xml:space="preserve">-monitored </w:t>
      </w:r>
      <w:r w:rsidR="005502D6">
        <w:rPr>
          <w:rFonts w:eastAsiaTheme="minorEastAsia" w:cs="Times New Roman"/>
        </w:rPr>
        <w:t>sensor augmented pump</w:t>
      </w:r>
      <w:r w:rsidR="002D6047" w:rsidRPr="002D6047">
        <w:rPr>
          <w:rFonts w:eastAsiaTheme="minorEastAsia" w:cs="Times New Roman"/>
        </w:rPr>
        <w:t xml:space="preserve"> </w:t>
      </w:r>
      <w:r w:rsidR="00E32E11">
        <w:rPr>
          <w:rFonts w:eastAsiaTheme="minorEastAsia" w:cs="Times New Roman"/>
        </w:rPr>
        <w:t xml:space="preserve">therapy </w:t>
      </w:r>
      <w:r w:rsidR="00C06141" w:rsidRPr="003A0CF4">
        <w:rPr>
          <w:rFonts w:eastAsiaTheme="minorEastAsia" w:cs="Times New Roman"/>
        </w:rPr>
        <w:t>during winter sport activities</w:t>
      </w:r>
      <w:r w:rsidR="00904401" w:rsidRPr="003A0CF4">
        <w:rPr>
          <w:rFonts w:eastAsiaTheme="minorEastAsia" w:cs="Times New Roman"/>
        </w:rPr>
        <w:t xml:space="preserve"> at </w:t>
      </w:r>
      <w:r w:rsidR="00E32E11">
        <w:rPr>
          <w:rFonts w:eastAsiaTheme="minorEastAsia" w:cs="Times New Roman"/>
        </w:rPr>
        <w:t xml:space="preserve">a </w:t>
      </w:r>
      <w:r w:rsidR="00904401" w:rsidRPr="003A0CF4">
        <w:rPr>
          <w:rFonts w:eastAsiaTheme="minorEastAsia" w:cs="Times New Roman"/>
        </w:rPr>
        <w:t>ski camp</w:t>
      </w:r>
      <w:r w:rsidR="00D57319" w:rsidRPr="003A0CF4">
        <w:rPr>
          <w:rFonts w:eastAsiaTheme="minorEastAsia" w:cs="Times New Roman"/>
        </w:rPr>
        <w:t xml:space="preserve"> </w:t>
      </w:r>
      <w:r w:rsidR="00D57319" w:rsidRPr="003A0CF4">
        <w:rPr>
          <w:rFonts w:eastAsiaTheme="minorEastAsia" w:cs="Times New Roman"/>
        </w:rPr>
        <w:fldChar w:fldCharType="begin">
          <w:fldData xml:space="preserve">PEVuZE5vdGU+PENpdGU+PEF1dGhvcj5CcmV0b248L0F1dGhvcj48WWVhcj4yMDE3PC9ZZWFyPjxS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</w:fldData>
        </w:fldChar>
      </w:r>
      <w:r w:rsidR="00257478">
        <w:rPr>
          <w:rFonts w:eastAsiaTheme="minorEastAsia" w:cs="Times New Roman"/>
        </w:rPr>
        <w:instrText xml:space="preserve"> ADDIN EN.CITE </w:instrText>
      </w:r>
      <w:r w:rsidR="00257478">
        <w:rPr>
          <w:rFonts w:eastAsiaTheme="minorEastAsia" w:cs="Times New Roman"/>
        </w:rPr>
        <w:fldChar w:fldCharType="begin">
          <w:fldData xml:space="preserve">PEVuZE5vdGU+PENpdGU+PEF1dGhvcj5CcmV0b248L0F1dGhvcj48WWVhcj4yMDE3PC9ZZWFyPjxS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</w:fldData>
        </w:fldChar>
      </w:r>
      <w:r w:rsidR="00257478">
        <w:rPr>
          <w:rFonts w:eastAsiaTheme="minorEastAsia" w:cs="Times New Roman"/>
        </w:rPr>
        <w:instrText xml:space="preserve"> ADDIN EN.CITE.DATA </w:instrText>
      </w:r>
      <w:r w:rsidR="00257478">
        <w:rPr>
          <w:rFonts w:eastAsiaTheme="minorEastAsia" w:cs="Times New Roman"/>
        </w:rPr>
      </w:r>
      <w:r w:rsidR="00257478">
        <w:rPr>
          <w:rFonts w:eastAsiaTheme="minorEastAsia" w:cs="Times New Roman"/>
        </w:rPr>
        <w:fldChar w:fldCharType="end"/>
      </w:r>
      <w:r w:rsidR="00D57319" w:rsidRPr="003A0CF4">
        <w:rPr>
          <w:rFonts w:eastAsiaTheme="minorEastAsia" w:cs="Times New Roman"/>
        </w:rPr>
      </w:r>
      <w:r w:rsidR="00D57319" w:rsidRPr="003A0CF4">
        <w:rPr>
          <w:rFonts w:eastAsiaTheme="minorEastAsia" w:cs="Times New Roman"/>
        </w:rPr>
        <w:fldChar w:fldCharType="separate"/>
      </w:r>
      <w:r w:rsidR="00257478">
        <w:rPr>
          <w:rFonts w:eastAsiaTheme="minorEastAsia" w:cs="Times New Roman"/>
          <w:noProof/>
        </w:rPr>
        <w:t>(28)</w:t>
      </w:r>
      <w:r w:rsidR="00D57319" w:rsidRPr="003A0CF4">
        <w:rPr>
          <w:rFonts w:eastAsiaTheme="minorEastAsia" w:cs="Times New Roman"/>
        </w:rPr>
        <w:fldChar w:fldCharType="end"/>
      </w:r>
      <w:r w:rsidR="00C06141" w:rsidRPr="003A0CF4">
        <w:rPr>
          <w:rFonts w:eastAsiaTheme="minorEastAsia" w:cs="Times New Roman"/>
        </w:rPr>
        <w:t>.</w:t>
      </w:r>
      <w:r w:rsidR="00FF454E" w:rsidRPr="003A0CF4">
        <w:rPr>
          <w:rFonts w:eastAsiaTheme="minorEastAsia" w:cs="Times New Roman"/>
        </w:rPr>
        <w:t xml:space="preserve"> </w:t>
      </w:r>
      <w:r w:rsidR="003B1034" w:rsidRPr="003A0CF4">
        <w:rPr>
          <w:rFonts w:eastAsiaTheme="minorEastAsia" w:cs="Times New Roman"/>
        </w:rPr>
        <w:t>Dual-</w:t>
      </w:r>
      <w:r w:rsidR="00867724" w:rsidRPr="003A0CF4">
        <w:rPr>
          <w:rFonts w:eastAsiaTheme="minorEastAsia" w:cs="Times New Roman"/>
        </w:rPr>
        <w:t xml:space="preserve">hormone </w:t>
      </w:r>
      <w:r w:rsidR="009320F4">
        <w:rPr>
          <w:rFonts w:eastAsiaTheme="minorEastAsia" w:cs="Times New Roman"/>
        </w:rPr>
        <w:t xml:space="preserve">closed-loop </w:t>
      </w:r>
      <w:r w:rsidR="00867724" w:rsidRPr="003A0CF4">
        <w:rPr>
          <w:rFonts w:eastAsiaTheme="minorEastAsia" w:cs="Times New Roman"/>
        </w:rPr>
        <w:t xml:space="preserve">systems </w:t>
      </w:r>
      <w:r w:rsidR="00904401" w:rsidRPr="003A0CF4">
        <w:rPr>
          <w:rFonts w:eastAsiaTheme="minorEastAsia" w:cs="Times New Roman"/>
        </w:rPr>
        <w:t xml:space="preserve">have been shown to </w:t>
      </w:r>
      <w:r w:rsidR="003B1034" w:rsidRPr="003A0CF4">
        <w:rPr>
          <w:rFonts w:eastAsiaTheme="minorEastAsia" w:cs="Times New Roman"/>
        </w:rPr>
        <w:t>provide additional benefit</w:t>
      </w:r>
      <w:r w:rsidR="00FF454E" w:rsidRPr="003A0CF4">
        <w:rPr>
          <w:rFonts w:eastAsiaTheme="minorEastAsia" w:cs="Times New Roman"/>
        </w:rPr>
        <w:t xml:space="preserve"> over</w:t>
      </w:r>
      <w:r w:rsidR="00867724" w:rsidRPr="003A0CF4">
        <w:rPr>
          <w:rFonts w:eastAsiaTheme="minorEastAsia" w:cs="Times New Roman"/>
        </w:rPr>
        <w:t xml:space="preserve"> single-hormone </w:t>
      </w:r>
      <w:r w:rsidR="009320F4">
        <w:rPr>
          <w:rFonts w:eastAsiaTheme="minorEastAsia" w:cs="Times New Roman"/>
        </w:rPr>
        <w:t xml:space="preserve">closed-loop </w:t>
      </w:r>
      <w:r w:rsidR="00867724" w:rsidRPr="003A0CF4">
        <w:rPr>
          <w:rFonts w:eastAsiaTheme="minorEastAsia" w:cs="Times New Roman"/>
        </w:rPr>
        <w:t xml:space="preserve">systems </w:t>
      </w:r>
      <w:r w:rsidR="003B1034" w:rsidRPr="003A0CF4">
        <w:rPr>
          <w:rFonts w:eastAsiaTheme="minorEastAsia" w:cs="Times New Roman"/>
        </w:rPr>
        <w:t>in</w:t>
      </w:r>
      <w:r w:rsidR="00867724" w:rsidRPr="003A0CF4">
        <w:rPr>
          <w:rFonts w:eastAsiaTheme="minorEastAsia" w:cs="Times New Roman"/>
        </w:rPr>
        <w:t xml:space="preserve"> reducing time in hypoglycaemia during announced exercise</w:t>
      </w:r>
      <w:r w:rsidR="00867724" w:rsidRPr="003A0CF4">
        <w:t xml:space="preserve"> </w:t>
      </w:r>
      <w:r w:rsidR="00867724" w:rsidRPr="003A0CF4">
        <w:rPr>
          <w:rFonts w:eastAsiaTheme="minorEastAsia" w:cs="Times New Roman"/>
        </w:rPr>
        <w:t>in adults with T1D</w:t>
      </w:r>
      <w:r w:rsidR="000B1D2A">
        <w:rPr>
          <w:rFonts w:eastAsiaTheme="minorEastAsia" w:cs="Times New Roman"/>
        </w:rPr>
        <w:t>M</w:t>
      </w:r>
      <w:r w:rsidR="00867724" w:rsidRPr="003A0CF4">
        <w:rPr>
          <w:rFonts w:eastAsiaTheme="minorEastAsia" w:cs="Times New Roman"/>
        </w:rPr>
        <w:t xml:space="preserve"> </w:t>
      </w:r>
      <w:r w:rsidR="00252A20" w:rsidRPr="003A0CF4">
        <w:rPr>
          <w:rFonts w:eastAsiaTheme="minorEastAsia" w:cs="Times New Roman"/>
        </w:rPr>
        <w:fldChar w:fldCharType="begin">
          <w:fldData xml:space="preserve">PEVuZE5vdGU+PENpdGU+PEF1dGhvcj5UYWxlYjwvQXV0aG9yPjxZZWFyPjIwMTY8L1llYXI+PFJl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</w:fldData>
        </w:fldChar>
      </w:r>
      <w:r w:rsidR="00257478">
        <w:rPr>
          <w:rFonts w:eastAsiaTheme="minorEastAsia" w:cs="Times New Roman"/>
        </w:rPr>
        <w:instrText xml:space="preserve"> ADDIN EN.CITE </w:instrText>
      </w:r>
      <w:r w:rsidR="00257478">
        <w:rPr>
          <w:rFonts w:eastAsiaTheme="minorEastAsia" w:cs="Times New Roman"/>
        </w:rPr>
        <w:fldChar w:fldCharType="begin">
          <w:fldData xml:space="preserve">PEVuZE5vdGU+PENpdGU+PEF1dGhvcj5UYWxlYjwvQXV0aG9yPjxZZWFyPjIwMTY8L1llYXI+PFJl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</w:fldData>
        </w:fldChar>
      </w:r>
      <w:r w:rsidR="00257478">
        <w:rPr>
          <w:rFonts w:eastAsiaTheme="minorEastAsia" w:cs="Times New Roman"/>
        </w:rPr>
        <w:instrText xml:space="preserve"> ADDIN EN.CITE.DATA </w:instrText>
      </w:r>
      <w:r w:rsidR="00257478">
        <w:rPr>
          <w:rFonts w:eastAsiaTheme="minorEastAsia" w:cs="Times New Roman"/>
        </w:rPr>
      </w:r>
      <w:r w:rsidR="00257478">
        <w:rPr>
          <w:rFonts w:eastAsiaTheme="minorEastAsia" w:cs="Times New Roman"/>
        </w:rPr>
        <w:fldChar w:fldCharType="end"/>
      </w:r>
      <w:r w:rsidR="00252A20" w:rsidRPr="003A0CF4">
        <w:rPr>
          <w:rFonts w:eastAsiaTheme="minorEastAsia" w:cs="Times New Roman"/>
        </w:rPr>
      </w:r>
      <w:r w:rsidR="00252A20" w:rsidRPr="003A0CF4">
        <w:rPr>
          <w:rFonts w:eastAsiaTheme="minorEastAsia" w:cs="Times New Roman"/>
        </w:rPr>
        <w:fldChar w:fldCharType="separate"/>
      </w:r>
      <w:r w:rsidR="00257478">
        <w:rPr>
          <w:rFonts w:eastAsiaTheme="minorEastAsia" w:cs="Times New Roman"/>
          <w:noProof/>
        </w:rPr>
        <w:t>(29, 30)</w:t>
      </w:r>
      <w:r w:rsidR="00252A20" w:rsidRPr="003A0CF4">
        <w:rPr>
          <w:rFonts w:eastAsiaTheme="minorEastAsia" w:cs="Times New Roman"/>
        </w:rPr>
        <w:fldChar w:fldCharType="end"/>
      </w:r>
      <w:r w:rsidR="00252A20" w:rsidRPr="003A0CF4">
        <w:rPr>
          <w:rFonts w:eastAsiaTheme="minorEastAsia" w:cs="Times New Roman"/>
        </w:rPr>
        <w:t>.</w:t>
      </w:r>
    </w:p>
    <w:p w:rsidR="001C6EB4" w:rsidRPr="003A0CF4" w:rsidRDefault="000F5652" w:rsidP="009C1755">
      <w:pPr>
        <w:spacing w:line="360" w:lineRule="auto"/>
        <w:jc w:val="both"/>
        <w:rPr>
          <w:rFonts w:eastAsiaTheme="minorEastAsia" w:cs="Times New Roman"/>
        </w:rPr>
      </w:pPr>
      <w:r w:rsidRPr="003A0CF4">
        <w:rPr>
          <w:rFonts w:eastAsiaTheme="minorEastAsia" w:cs="Times New Roman"/>
        </w:rPr>
        <w:t xml:space="preserve">Closed-loop insulin delivery has </w:t>
      </w:r>
      <w:r w:rsidR="00FF454E" w:rsidRPr="003A0CF4">
        <w:rPr>
          <w:rFonts w:eastAsiaTheme="minorEastAsia" w:cs="Times New Roman"/>
        </w:rPr>
        <w:t xml:space="preserve">also </w:t>
      </w:r>
      <w:r w:rsidRPr="003A0CF4">
        <w:rPr>
          <w:rFonts w:eastAsiaTheme="minorEastAsia" w:cs="Times New Roman"/>
        </w:rPr>
        <w:t xml:space="preserve">been shown to be safe during and after </w:t>
      </w:r>
      <w:r w:rsidRPr="003A0CF4">
        <w:rPr>
          <w:rFonts w:eastAsiaTheme="minorEastAsia" w:cs="Times New Roman"/>
          <w:i/>
        </w:rPr>
        <w:t>unannounced</w:t>
      </w:r>
      <w:r w:rsidRPr="003A0CF4">
        <w:rPr>
          <w:rFonts w:eastAsiaTheme="minorEastAsia" w:cs="Times New Roman"/>
        </w:rPr>
        <w:t xml:space="preserve"> exercise in the </w:t>
      </w:r>
      <w:r w:rsidR="00EF56CB" w:rsidRPr="003A0CF4">
        <w:rPr>
          <w:rFonts w:eastAsiaTheme="minorEastAsia" w:cs="Times New Roman"/>
        </w:rPr>
        <w:t>clinical research facility setting</w:t>
      </w:r>
      <w:r w:rsidRPr="003A0CF4">
        <w:rPr>
          <w:rFonts w:eastAsiaTheme="minorEastAsia" w:cs="Times New Roman"/>
        </w:rPr>
        <w:t xml:space="preserve">, </w:t>
      </w:r>
      <w:r w:rsidR="005502D6">
        <w:rPr>
          <w:rFonts w:eastAsiaTheme="minorEastAsia" w:cs="Times New Roman"/>
        </w:rPr>
        <w:t>with</w:t>
      </w:r>
      <w:r w:rsidR="005502D6" w:rsidRPr="003A0CF4">
        <w:rPr>
          <w:rFonts w:eastAsiaTheme="minorEastAsia" w:cs="Times New Roman"/>
        </w:rPr>
        <w:t xml:space="preserve"> </w:t>
      </w:r>
      <w:r w:rsidRPr="003A0CF4">
        <w:rPr>
          <w:rFonts w:eastAsiaTheme="minorEastAsia" w:cs="Times New Roman"/>
        </w:rPr>
        <w:t xml:space="preserve">glucose values </w:t>
      </w:r>
      <w:r w:rsidR="00FF454E" w:rsidRPr="003A0CF4">
        <w:rPr>
          <w:rFonts w:eastAsiaTheme="minorEastAsia" w:cs="Times New Roman"/>
        </w:rPr>
        <w:t>largely</w:t>
      </w:r>
      <w:r w:rsidRPr="003A0CF4">
        <w:rPr>
          <w:rFonts w:eastAsiaTheme="minorEastAsia" w:cs="Times New Roman"/>
        </w:rPr>
        <w:t xml:space="preserve"> </w:t>
      </w:r>
      <w:r w:rsidR="005502D6">
        <w:rPr>
          <w:rFonts w:eastAsiaTheme="minorEastAsia" w:cs="Times New Roman"/>
        </w:rPr>
        <w:t xml:space="preserve">maintained </w:t>
      </w:r>
      <w:r w:rsidRPr="003A0CF4">
        <w:rPr>
          <w:rFonts w:eastAsiaTheme="minorEastAsia" w:cs="Times New Roman"/>
        </w:rPr>
        <w:t>wit</w:t>
      </w:r>
      <w:r w:rsidR="00C06141" w:rsidRPr="003A0CF4">
        <w:rPr>
          <w:rFonts w:eastAsiaTheme="minorEastAsia" w:cs="Times New Roman"/>
        </w:rPr>
        <w:t xml:space="preserve">hin target range without </w:t>
      </w:r>
      <w:r w:rsidRPr="003A0CF4">
        <w:rPr>
          <w:rFonts w:eastAsiaTheme="minorEastAsia" w:cs="Times New Roman"/>
        </w:rPr>
        <w:t>increased risk of hypoglycaemia</w:t>
      </w:r>
      <w:r w:rsidR="0074427F" w:rsidRPr="003A0CF4">
        <w:rPr>
          <w:rFonts w:eastAsiaTheme="minorEastAsia" w:cs="Times New Roman"/>
        </w:rPr>
        <w:t xml:space="preserve"> </w:t>
      </w:r>
      <w:r w:rsidR="0074427F" w:rsidRPr="003A0CF4">
        <w:rPr>
          <w:rFonts w:eastAsiaTheme="minorEastAsia" w:cs="Times New Roman"/>
        </w:rPr>
        <w:fldChar w:fldCharType="begin">
          <w:fldData xml:space="preserve">PEVuZE5vdGU+PENpdGU+PEF1dGhvcj5Eb3ZjPC9BdXRob3I+PFllYXI+MjAxNzwvWWVhcj48UmVj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==
</w:fldData>
        </w:fldChar>
      </w:r>
      <w:r w:rsidR="00257478">
        <w:rPr>
          <w:rFonts w:eastAsiaTheme="minorEastAsia" w:cs="Times New Roman"/>
        </w:rPr>
        <w:instrText xml:space="preserve"> ADDIN EN.CITE </w:instrText>
      </w:r>
      <w:r w:rsidR="00257478">
        <w:rPr>
          <w:rFonts w:eastAsiaTheme="minorEastAsia" w:cs="Times New Roman"/>
        </w:rPr>
        <w:fldChar w:fldCharType="begin">
          <w:fldData xml:space="preserve">PEVuZE5vdGU+PENpdGU+PEF1dGhvcj5Eb3ZjPC9BdXRob3I+PFllYXI+MjAxNzwvWWVhcj48UmVj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==
</w:fldData>
        </w:fldChar>
      </w:r>
      <w:r w:rsidR="00257478">
        <w:rPr>
          <w:rFonts w:eastAsiaTheme="minorEastAsia" w:cs="Times New Roman"/>
        </w:rPr>
        <w:instrText xml:space="preserve"> ADDIN EN.CITE.DATA </w:instrText>
      </w:r>
      <w:r w:rsidR="00257478">
        <w:rPr>
          <w:rFonts w:eastAsiaTheme="minorEastAsia" w:cs="Times New Roman"/>
        </w:rPr>
      </w:r>
      <w:r w:rsidR="00257478">
        <w:rPr>
          <w:rFonts w:eastAsiaTheme="minorEastAsia" w:cs="Times New Roman"/>
        </w:rPr>
        <w:fldChar w:fldCharType="end"/>
      </w:r>
      <w:r w:rsidR="0074427F" w:rsidRPr="003A0CF4">
        <w:rPr>
          <w:rFonts w:eastAsiaTheme="minorEastAsia" w:cs="Times New Roman"/>
        </w:rPr>
      </w:r>
      <w:r w:rsidR="0074427F" w:rsidRPr="003A0CF4">
        <w:rPr>
          <w:rFonts w:eastAsiaTheme="minorEastAsia" w:cs="Times New Roman"/>
        </w:rPr>
        <w:fldChar w:fldCharType="separate"/>
      </w:r>
      <w:r w:rsidR="00257478">
        <w:rPr>
          <w:rFonts w:eastAsiaTheme="minorEastAsia" w:cs="Times New Roman"/>
          <w:noProof/>
        </w:rPr>
        <w:t>(31)</w:t>
      </w:r>
      <w:r w:rsidR="0074427F" w:rsidRPr="003A0CF4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 xml:space="preserve">. </w:t>
      </w:r>
      <w:r w:rsidR="00A71BAA" w:rsidRPr="003A0CF4">
        <w:rPr>
          <w:rFonts w:eastAsiaTheme="minorEastAsia" w:cs="Times New Roman"/>
        </w:rPr>
        <w:t xml:space="preserve">Diversity of physical activity </w:t>
      </w:r>
      <w:r w:rsidR="00FF454E" w:rsidRPr="003A0CF4">
        <w:rPr>
          <w:rFonts w:eastAsiaTheme="minorEastAsia" w:cs="Times New Roman"/>
        </w:rPr>
        <w:t xml:space="preserve">(duration, </w:t>
      </w:r>
      <w:r w:rsidR="00A71BAA" w:rsidRPr="003A0CF4">
        <w:rPr>
          <w:rFonts w:eastAsiaTheme="minorEastAsia" w:cs="Times New Roman"/>
        </w:rPr>
        <w:t>intensity</w:t>
      </w:r>
      <w:r w:rsidR="00FF454E" w:rsidRPr="003A0CF4">
        <w:t xml:space="preserve"> and </w:t>
      </w:r>
      <w:r w:rsidR="00FF454E" w:rsidRPr="003A0CF4">
        <w:rPr>
          <w:rFonts w:eastAsiaTheme="minorEastAsia" w:cs="Times New Roman"/>
        </w:rPr>
        <w:t>timing relative to food and insulin administration</w:t>
      </w:r>
      <w:r w:rsidR="00A71BAA" w:rsidRPr="003A0CF4">
        <w:rPr>
          <w:rFonts w:eastAsiaTheme="minorEastAsia" w:cs="Times New Roman"/>
        </w:rPr>
        <w:t xml:space="preserve">) </w:t>
      </w:r>
      <w:r w:rsidR="0087497B" w:rsidRPr="003A0CF4">
        <w:rPr>
          <w:rFonts w:eastAsiaTheme="minorEastAsia" w:cs="Times New Roman"/>
        </w:rPr>
        <w:t>remains challeng</w:t>
      </w:r>
      <w:r w:rsidR="005502D6">
        <w:rPr>
          <w:rFonts w:eastAsiaTheme="minorEastAsia" w:cs="Times New Roman"/>
        </w:rPr>
        <w:t>ing</w:t>
      </w:r>
      <w:r w:rsidR="0087497B" w:rsidRPr="003A0CF4">
        <w:rPr>
          <w:rFonts w:eastAsiaTheme="minorEastAsia" w:cs="Times New Roman"/>
        </w:rPr>
        <w:t xml:space="preserve"> for </w:t>
      </w:r>
      <w:r w:rsidR="00A71BAA" w:rsidRPr="003A0CF4">
        <w:rPr>
          <w:rFonts w:eastAsiaTheme="minorEastAsia" w:cs="Times New Roman"/>
        </w:rPr>
        <w:t>fully automated closed-loop insulin delivery</w:t>
      </w:r>
      <w:r w:rsidR="000D40E3" w:rsidRPr="003A0CF4">
        <w:rPr>
          <w:rFonts w:eastAsiaTheme="minorEastAsia" w:cs="Times New Roman"/>
        </w:rPr>
        <w:t xml:space="preserve">. </w:t>
      </w:r>
      <w:r w:rsidR="00FF454E" w:rsidRPr="003A0CF4">
        <w:rPr>
          <w:rFonts w:eastAsiaTheme="minorEastAsia" w:cs="Times New Roman"/>
        </w:rPr>
        <w:t>Integration</w:t>
      </w:r>
      <w:r w:rsidR="000D40E3" w:rsidRPr="003A0CF4">
        <w:rPr>
          <w:rFonts w:eastAsiaTheme="minorEastAsia" w:cs="Times New Roman"/>
        </w:rPr>
        <w:t xml:space="preserve"> of </w:t>
      </w:r>
      <w:r w:rsidR="00FF454E" w:rsidRPr="003A0CF4">
        <w:rPr>
          <w:rFonts w:eastAsiaTheme="minorEastAsia" w:cs="Times New Roman"/>
        </w:rPr>
        <w:t>additional signals</w:t>
      </w:r>
      <w:r w:rsidR="00472391" w:rsidRPr="003A0CF4">
        <w:t xml:space="preserve"> from </w:t>
      </w:r>
      <w:r w:rsidR="00472391" w:rsidRPr="003A0CF4">
        <w:rPr>
          <w:rFonts w:eastAsiaTheme="minorEastAsia" w:cs="Times New Roman"/>
        </w:rPr>
        <w:t>wearable technology</w:t>
      </w:r>
      <w:r w:rsidRPr="003A0CF4">
        <w:rPr>
          <w:rFonts w:eastAsiaTheme="minorEastAsia" w:cs="Times New Roman"/>
        </w:rPr>
        <w:t xml:space="preserve"> e.g. h</w:t>
      </w:r>
      <w:r w:rsidR="000D40E3" w:rsidRPr="003A0CF4">
        <w:rPr>
          <w:rFonts w:eastAsiaTheme="minorEastAsia" w:cs="Times New Roman"/>
        </w:rPr>
        <w:t>eart rate</w:t>
      </w:r>
      <w:r w:rsidR="0074427F" w:rsidRPr="003A0CF4">
        <w:t xml:space="preserve"> </w:t>
      </w:r>
      <w:r w:rsidR="0043007C">
        <w:t xml:space="preserve">monitoring </w:t>
      </w:r>
      <w:r w:rsidR="0074427F" w:rsidRPr="003A0CF4">
        <w:t xml:space="preserve">and </w:t>
      </w:r>
      <w:proofErr w:type="spellStart"/>
      <w:r w:rsidR="0074427F" w:rsidRPr="003A0CF4">
        <w:rPr>
          <w:rFonts w:eastAsiaTheme="minorEastAsia" w:cs="Times New Roman"/>
        </w:rPr>
        <w:t>accelerometry</w:t>
      </w:r>
      <w:proofErr w:type="spellEnd"/>
      <w:r w:rsidR="000D40E3" w:rsidRPr="003A0CF4">
        <w:rPr>
          <w:rFonts w:eastAsiaTheme="minorEastAsia" w:cs="Times New Roman"/>
        </w:rPr>
        <w:t xml:space="preserve"> </w:t>
      </w:r>
      <w:r w:rsidRPr="003A0CF4">
        <w:rPr>
          <w:rFonts w:eastAsiaTheme="minorEastAsia" w:cs="Times New Roman"/>
        </w:rPr>
        <w:t xml:space="preserve">may lead to improved </w:t>
      </w:r>
      <w:r w:rsidR="009320F4">
        <w:rPr>
          <w:rFonts w:eastAsiaTheme="minorEastAsia" w:cs="Times New Roman"/>
        </w:rPr>
        <w:t xml:space="preserve">closed-loop </w:t>
      </w:r>
      <w:r w:rsidRPr="003A0CF4">
        <w:rPr>
          <w:rFonts w:eastAsiaTheme="minorEastAsia" w:cs="Times New Roman"/>
        </w:rPr>
        <w:t xml:space="preserve">performance during physical </w:t>
      </w:r>
      <w:r w:rsidR="000D40E3" w:rsidRPr="003A0CF4">
        <w:rPr>
          <w:rFonts w:eastAsiaTheme="minorEastAsia" w:cs="Times New Roman"/>
        </w:rPr>
        <w:t>activity.</w:t>
      </w:r>
    </w:p>
    <w:p w:rsidR="00912F2F" w:rsidRPr="003A0CF4" w:rsidRDefault="00912F2F" w:rsidP="009C1755">
      <w:pPr>
        <w:spacing w:line="360" w:lineRule="auto"/>
        <w:rPr>
          <w:rFonts w:eastAsiaTheme="minorEastAsia" w:cs="Times New Roman"/>
          <w:b/>
        </w:rPr>
      </w:pPr>
    </w:p>
    <w:p w:rsidR="00037D3D" w:rsidRPr="003A0CF4" w:rsidRDefault="00037D3D" w:rsidP="009C1755">
      <w:pPr>
        <w:spacing w:line="360" w:lineRule="auto"/>
        <w:rPr>
          <w:rFonts w:eastAsiaTheme="minorEastAsia" w:cs="Times New Roman"/>
          <w:b/>
        </w:rPr>
      </w:pPr>
      <w:r w:rsidRPr="003A0CF4">
        <w:rPr>
          <w:rFonts w:eastAsiaTheme="minorEastAsia" w:cs="Times New Roman"/>
          <w:b/>
        </w:rPr>
        <w:t xml:space="preserve">Psychosocial </w:t>
      </w:r>
      <w:r w:rsidR="0092715B" w:rsidRPr="003A0CF4">
        <w:rPr>
          <w:rFonts w:eastAsiaTheme="minorEastAsia" w:cs="Times New Roman"/>
          <w:b/>
        </w:rPr>
        <w:t>considerations of</w:t>
      </w:r>
      <w:r w:rsidRPr="003A0CF4">
        <w:rPr>
          <w:rFonts w:eastAsiaTheme="minorEastAsia" w:cs="Times New Roman"/>
          <w:b/>
        </w:rPr>
        <w:t xml:space="preserve"> </w:t>
      </w:r>
      <w:r w:rsidR="00BA2A7E" w:rsidRPr="003A0CF4">
        <w:rPr>
          <w:rFonts w:eastAsiaTheme="minorEastAsia" w:cs="Times New Roman"/>
          <w:b/>
        </w:rPr>
        <w:t>artificial pancreas technology</w:t>
      </w:r>
    </w:p>
    <w:p w:rsidR="00037D3D" w:rsidRDefault="00037D3D" w:rsidP="009C1755">
      <w:pPr>
        <w:spacing w:line="360" w:lineRule="auto"/>
        <w:jc w:val="both"/>
        <w:rPr>
          <w:rFonts w:eastAsiaTheme="minorEastAsia" w:cs="Times New Roman"/>
        </w:rPr>
      </w:pPr>
      <w:r w:rsidRPr="003A0CF4">
        <w:rPr>
          <w:rFonts w:eastAsiaTheme="minorEastAsia" w:cs="Times New Roman"/>
        </w:rPr>
        <w:lastRenderedPageBreak/>
        <w:t>Long</w:t>
      </w:r>
      <w:r w:rsidRPr="003A0CF4">
        <w:rPr>
          <w:rFonts w:eastAsiaTheme="minorEastAsia" w:cs="Cambria Math"/>
        </w:rPr>
        <w:t>‐</w:t>
      </w:r>
      <w:r w:rsidRPr="003A0CF4">
        <w:rPr>
          <w:rFonts w:eastAsiaTheme="minorEastAsia" w:cs="Times New Roman"/>
        </w:rPr>
        <w:t xml:space="preserve">term </w:t>
      </w:r>
      <w:r w:rsidR="009320F4">
        <w:rPr>
          <w:rFonts w:eastAsiaTheme="minorEastAsia" w:cs="Times New Roman"/>
        </w:rPr>
        <w:t xml:space="preserve">use </w:t>
      </w:r>
      <w:r w:rsidRPr="003A0CF4">
        <w:rPr>
          <w:rFonts w:eastAsiaTheme="minorEastAsia" w:cs="Times New Roman"/>
        </w:rPr>
        <w:t xml:space="preserve">of closed-loop technology </w:t>
      </w:r>
      <w:r w:rsidR="005502D6">
        <w:rPr>
          <w:rFonts w:eastAsiaTheme="minorEastAsia" w:cs="Times New Roman"/>
        </w:rPr>
        <w:t>will</w:t>
      </w:r>
      <w:r w:rsidRPr="003A0CF4">
        <w:rPr>
          <w:rFonts w:eastAsiaTheme="minorEastAsia" w:cs="Times New Roman"/>
        </w:rPr>
        <w:t xml:space="preserve"> likely be influenced by user expectations and experience. Expectations include stab</w:t>
      </w:r>
      <w:r w:rsidR="00E32E11">
        <w:rPr>
          <w:rFonts w:eastAsiaTheme="minorEastAsia" w:cs="Times New Roman"/>
        </w:rPr>
        <w:t>ility of</w:t>
      </w:r>
      <w:r w:rsidRPr="003A0CF4">
        <w:rPr>
          <w:rFonts w:eastAsiaTheme="minorEastAsia" w:cs="Times New Roman"/>
        </w:rPr>
        <w:t xml:space="preserve"> glucose</w:t>
      </w:r>
      <w:r w:rsidR="00E32E11">
        <w:rPr>
          <w:rFonts w:eastAsiaTheme="minorEastAsia" w:cs="Times New Roman"/>
        </w:rPr>
        <w:t xml:space="preserve"> control</w:t>
      </w:r>
      <w:r w:rsidRPr="003A0CF4">
        <w:rPr>
          <w:rFonts w:eastAsiaTheme="minorEastAsia" w:cs="Times New Roman"/>
        </w:rPr>
        <w:t xml:space="preserve">, reduced </w:t>
      </w:r>
      <w:r w:rsidR="005502D6">
        <w:rPr>
          <w:rFonts w:eastAsiaTheme="minorEastAsia" w:cs="Times New Roman"/>
        </w:rPr>
        <w:t>requirement</w:t>
      </w:r>
      <w:r w:rsidR="005502D6" w:rsidRPr="003A0CF4">
        <w:rPr>
          <w:rFonts w:eastAsiaTheme="minorEastAsia" w:cs="Times New Roman"/>
        </w:rPr>
        <w:t xml:space="preserve"> </w:t>
      </w:r>
      <w:r w:rsidRPr="003A0CF4">
        <w:rPr>
          <w:rFonts w:eastAsiaTheme="minorEastAsia" w:cs="Times New Roman"/>
        </w:rPr>
        <w:t>for glucose self</w:t>
      </w:r>
      <w:r w:rsidRPr="003A0CF4">
        <w:rPr>
          <w:rFonts w:eastAsiaTheme="minorEastAsia" w:cs="Cambria Math"/>
        </w:rPr>
        <w:t>‐</w:t>
      </w:r>
      <w:r w:rsidRPr="003A0CF4">
        <w:rPr>
          <w:rFonts w:eastAsiaTheme="minorEastAsia" w:cs="Times New Roman"/>
        </w:rPr>
        <w:t xml:space="preserve">monitoring, </w:t>
      </w:r>
      <w:r w:rsidR="005502D6">
        <w:rPr>
          <w:rFonts w:eastAsiaTheme="minorEastAsia" w:cs="Times New Roman"/>
        </w:rPr>
        <w:t>reduced</w:t>
      </w:r>
      <w:r w:rsidRPr="003A0CF4">
        <w:rPr>
          <w:rFonts w:eastAsiaTheme="minorEastAsia" w:cs="Times New Roman"/>
        </w:rPr>
        <w:t xml:space="preserve"> daily concerns and time</w:t>
      </w:r>
      <w:r w:rsidRPr="003A0CF4">
        <w:rPr>
          <w:rFonts w:eastAsiaTheme="minorEastAsia" w:cs="Cambria Math"/>
        </w:rPr>
        <w:t>‐</w:t>
      </w:r>
      <w:r w:rsidRPr="003A0CF4">
        <w:rPr>
          <w:rFonts w:eastAsiaTheme="minorEastAsia" w:cs="Times New Roman"/>
        </w:rPr>
        <w:t xml:space="preserve">saving, however trust in automated insulin delivery is perceived as a potential barrier </w:t>
      </w:r>
      <w:r w:rsidRPr="003A0CF4">
        <w:rPr>
          <w:rFonts w:eastAsiaTheme="minorEastAsia" w:cs="Times New Roman"/>
        </w:rPr>
        <w:fldChar w:fldCharType="begin"/>
      </w:r>
      <w:r w:rsidR="00257478">
        <w:rPr>
          <w:rFonts w:eastAsiaTheme="minorEastAsia" w:cs="Times New Roman"/>
        </w:rPr>
        <w:instrText xml:space="preserve"> ADDIN EN.CITE &lt;EndNote&gt;&lt;Cite&gt;&lt;Author&gt;Farrington&lt;/Author&gt;&lt;Year&gt;2018&lt;/Year&gt;&lt;RecNum&gt;58&lt;/RecNum&gt;&lt;DisplayText&gt;(32)&lt;/DisplayText&gt;&lt;record&gt;&lt;rec-number&gt;58&lt;/rec-number&gt;&lt;foreign-keys&gt;&lt;key app="EN" db-id="9zvr2w95xw5r52eewfrpxd0qr9wzfpvt29x0" timestamp="1522927161"&gt;58&lt;/key&gt;&lt;/foreign-keys&gt;&lt;ref-type name="Journal Article"&gt;17&lt;/ref-type&gt;&lt;contributors&gt;&lt;authors&gt;&lt;author&gt;Farrington, C.&lt;/author&gt;&lt;/authors&gt;&lt;/contributors&gt;&lt;auth-address&gt;Cambridge Centre for Health Services Research (CCHSR), Institute of Public Health, University of Cambridge School of Clinical Medicine, Cambridge, UK.&lt;/auth-address&gt;&lt;titles&gt;&lt;title&gt;Psychosocial impacts of hybrid closed-loop systems in the management of diabetes: a review&lt;/title&gt;&lt;secondary-title&gt;Diabet Med&lt;/secondary-title&gt;&lt;alt-title&gt;Diabetic medicine : a journal of the British Diabetic Association&lt;/alt-title&gt;&lt;/titles&gt;&lt;periodical&gt;&lt;full-title&gt;Diabet Med&lt;/full-title&gt;&lt;abbr-1&gt;Diabetic medicine : a journal of the British Diabetic Association&lt;/abbr-1&gt;&lt;/periodical&gt;&lt;alt-periodical&gt;&lt;full-title&gt;Diabet Med&lt;/full-title&gt;&lt;abbr-1&gt;Diabetic medicine : a journal of the British Diabetic Association&lt;/abbr-1&gt;&lt;/alt-periodical&gt;&lt;pages&gt;436-449&lt;/pages&gt;&lt;volume&gt;35&lt;/volume&gt;&lt;number&gt;4&lt;/number&gt;&lt;edition&gt;2017/12/17&lt;/edition&gt;&lt;dates&gt;&lt;year&gt;2018&lt;/year&gt;&lt;pub-dates&gt;&lt;date&gt;Apr&lt;/date&gt;&lt;/pub-dates&gt;&lt;/dates&gt;&lt;isbn&gt;0742-3071&lt;/isbn&gt;&lt;accession-num&gt;29247547&lt;/accession-num&gt;&lt;urls&gt;&lt;/urls&gt;&lt;electronic-resource-num&gt;10.1111/dme.13567&lt;/electronic-resource-num&gt;&lt;remote-database-provider&gt;NLM&lt;/remote-database-provider&gt;&lt;language&gt;eng&lt;/language&gt;&lt;/record&gt;&lt;/Cite&gt;&lt;/EndNote&gt;</w:instrText>
      </w:r>
      <w:r w:rsidRPr="003A0CF4">
        <w:rPr>
          <w:rFonts w:eastAsiaTheme="minorEastAsia" w:cs="Times New Roman"/>
        </w:rPr>
        <w:fldChar w:fldCharType="separate"/>
      </w:r>
      <w:r w:rsidR="00257478">
        <w:rPr>
          <w:rFonts w:eastAsiaTheme="minorEastAsia" w:cs="Times New Roman"/>
          <w:noProof/>
        </w:rPr>
        <w:t>(32)</w:t>
      </w:r>
      <w:r w:rsidRPr="003A0CF4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>.</w:t>
      </w:r>
    </w:p>
    <w:p w:rsidR="00C26DE7" w:rsidRPr="003A0CF4" w:rsidRDefault="00C26DE7" w:rsidP="009C1755">
      <w:pPr>
        <w:spacing w:line="360" w:lineRule="auto"/>
        <w:jc w:val="both"/>
        <w:rPr>
          <w:rFonts w:eastAsiaTheme="minorEastAsia" w:cs="Times New Roman"/>
        </w:rPr>
      </w:pPr>
      <w:r w:rsidRPr="003A0CF4">
        <w:rPr>
          <w:rFonts w:eastAsiaTheme="minorEastAsia" w:cs="Times New Roman"/>
        </w:rPr>
        <w:t>Reported bene</w:t>
      </w:r>
      <w:r w:rsidR="003226C6">
        <w:rPr>
          <w:rFonts w:eastAsiaTheme="minorEastAsia" w:cs="Times New Roman"/>
        </w:rPr>
        <w:t>fits of the artificial pancreas</w:t>
      </w:r>
      <w:r w:rsidR="0043007C">
        <w:rPr>
          <w:rFonts w:eastAsiaTheme="minorEastAsia" w:cs="Times New Roman"/>
        </w:rPr>
        <w:t>,</w:t>
      </w:r>
      <w:r w:rsidRPr="003A0CF4">
        <w:rPr>
          <w:rFonts w:eastAsiaTheme="minorEastAsia" w:cs="Times New Roman"/>
        </w:rPr>
        <w:t xml:space="preserve"> </w:t>
      </w:r>
      <w:r w:rsidR="003226C6">
        <w:rPr>
          <w:rFonts w:eastAsiaTheme="minorEastAsia" w:cs="Times New Roman"/>
        </w:rPr>
        <w:t>aside from</w:t>
      </w:r>
      <w:r w:rsidRPr="003A0CF4">
        <w:rPr>
          <w:rFonts w:eastAsiaTheme="minorEastAsia" w:cs="Times New Roman"/>
        </w:rPr>
        <w:t xml:space="preserve"> improved gl</w:t>
      </w:r>
      <w:r w:rsidR="00E048B2">
        <w:rPr>
          <w:rFonts w:eastAsiaTheme="minorEastAsia" w:cs="Times New Roman"/>
        </w:rPr>
        <w:t>ycaemic</w:t>
      </w:r>
      <w:r w:rsidRPr="003A0CF4">
        <w:rPr>
          <w:rFonts w:eastAsiaTheme="minorEastAsia" w:cs="Times New Roman"/>
        </w:rPr>
        <w:t xml:space="preserve"> control, include reduced fear of hypoglycaemia, </w:t>
      </w:r>
      <w:r w:rsidRPr="00C26DE7">
        <w:rPr>
          <w:rFonts w:eastAsiaTheme="minorEastAsia" w:cs="Times New Roman"/>
        </w:rPr>
        <w:t>reduced anxiety,</w:t>
      </w:r>
      <w:r w:rsidRPr="00C26DE7">
        <w:t xml:space="preserve"> </w:t>
      </w:r>
      <w:r w:rsidRPr="00C26DE7">
        <w:rPr>
          <w:rFonts w:eastAsiaTheme="minorEastAsia" w:cs="Times New Roman"/>
        </w:rPr>
        <w:t xml:space="preserve">‘time off’ from </w:t>
      </w:r>
      <w:r>
        <w:rPr>
          <w:rFonts w:eastAsiaTheme="minorEastAsia" w:cs="Times New Roman"/>
        </w:rPr>
        <w:t xml:space="preserve">the demands of </w:t>
      </w:r>
      <w:r w:rsidRPr="00C26DE7">
        <w:rPr>
          <w:rFonts w:eastAsiaTheme="minorEastAsia" w:cs="Times New Roman"/>
        </w:rPr>
        <w:t xml:space="preserve">diabetes, </w:t>
      </w:r>
      <w:r w:rsidRPr="003A0CF4">
        <w:rPr>
          <w:rFonts w:eastAsiaTheme="minorEastAsia" w:cs="Times New Roman"/>
        </w:rPr>
        <w:t>reassurance for</w:t>
      </w:r>
      <w:r w:rsidR="003226C6">
        <w:rPr>
          <w:rFonts w:eastAsiaTheme="minorEastAsia" w:cs="Times New Roman"/>
        </w:rPr>
        <w:t xml:space="preserve"> both</w:t>
      </w:r>
      <w:r w:rsidRPr="003A0CF4">
        <w:rPr>
          <w:rFonts w:eastAsiaTheme="minorEastAsia" w:cs="Times New Roman"/>
        </w:rPr>
        <w:t xml:space="preserve"> users and family members, improved sleep, </w:t>
      </w:r>
      <w:r>
        <w:rPr>
          <w:rFonts w:eastAsiaTheme="minorEastAsia" w:cs="Times New Roman"/>
        </w:rPr>
        <w:t xml:space="preserve">increased </w:t>
      </w:r>
      <w:r w:rsidRPr="003A0CF4">
        <w:rPr>
          <w:rFonts w:eastAsiaTheme="minorEastAsia" w:cs="Times New Roman"/>
        </w:rPr>
        <w:t xml:space="preserve">confidence, </w:t>
      </w:r>
      <w:r w:rsidRPr="00C26DE7">
        <w:rPr>
          <w:rFonts w:eastAsiaTheme="minorEastAsia" w:cs="Times New Roman"/>
        </w:rPr>
        <w:t>excitement and empowerment</w:t>
      </w:r>
      <w:r>
        <w:rPr>
          <w:rFonts w:eastAsiaTheme="minorEastAsia" w:cs="Times New Roman"/>
        </w:rPr>
        <w:t>, and</w:t>
      </w:r>
      <w:r w:rsidRPr="00C26DE7">
        <w:rPr>
          <w:rFonts w:eastAsiaTheme="minorEastAsia" w:cs="Times New Roman"/>
        </w:rPr>
        <w:t xml:space="preserve"> </w:t>
      </w:r>
      <w:r w:rsidR="005502D6">
        <w:rPr>
          <w:rFonts w:eastAsiaTheme="minorEastAsia" w:cs="Times New Roman"/>
        </w:rPr>
        <w:t>more</w:t>
      </w:r>
      <w:r w:rsidRPr="003A0CF4">
        <w:rPr>
          <w:rFonts w:eastAsiaTheme="minorEastAsia" w:cs="Times New Roman"/>
        </w:rPr>
        <w:t xml:space="preserve"> freedom to </w:t>
      </w:r>
      <w:r w:rsidR="003226C6">
        <w:rPr>
          <w:rFonts w:eastAsiaTheme="minorEastAsia" w:cs="Times New Roman"/>
        </w:rPr>
        <w:t>participate</w:t>
      </w:r>
      <w:r w:rsidRPr="003A0CF4">
        <w:rPr>
          <w:rFonts w:eastAsiaTheme="minorEastAsia" w:cs="Times New Roman"/>
        </w:rPr>
        <w:t xml:space="preserve"> in </w:t>
      </w:r>
      <w:r>
        <w:rPr>
          <w:rFonts w:eastAsiaTheme="minorEastAsia" w:cs="Times New Roman"/>
        </w:rPr>
        <w:t>exercise</w:t>
      </w:r>
      <w:r w:rsidR="005502D6">
        <w:rPr>
          <w:rFonts w:eastAsiaTheme="minorEastAsia" w:cs="Times New Roman"/>
        </w:rPr>
        <w:t xml:space="preserve"> and unplanned activity</w:t>
      </w:r>
      <w:r w:rsidRPr="003A0CF4">
        <w:rPr>
          <w:rFonts w:eastAsiaTheme="minorEastAsia" w:cs="Times New Roman"/>
        </w:rPr>
        <w:t xml:space="preserve">. </w:t>
      </w:r>
      <w:r w:rsidR="005502D6">
        <w:rPr>
          <w:rFonts w:eastAsiaTheme="minorEastAsia" w:cs="Times New Roman"/>
        </w:rPr>
        <w:t>B</w:t>
      </w:r>
      <w:r w:rsidRPr="003A0CF4">
        <w:rPr>
          <w:rFonts w:eastAsiaTheme="minorEastAsia" w:cs="Times New Roman"/>
        </w:rPr>
        <w:t xml:space="preserve">urdens </w:t>
      </w:r>
      <w:r w:rsidR="005502D6">
        <w:rPr>
          <w:rFonts w:eastAsiaTheme="minorEastAsia" w:cs="Times New Roman"/>
        </w:rPr>
        <w:t xml:space="preserve">reported by users </w:t>
      </w:r>
      <w:r w:rsidR="00E048B2">
        <w:rPr>
          <w:rFonts w:eastAsiaTheme="minorEastAsia" w:cs="Times New Roman"/>
        </w:rPr>
        <w:t>include</w:t>
      </w:r>
      <w:r w:rsidRPr="003A0CF4">
        <w:rPr>
          <w:rFonts w:eastAsiaTheme="minorEastAsia" w:cs="Times New Roman"/>
        </w:rPr>
        <w:t xml:space="preserve"> </w:t>
      </w:r>
      <w:r w:rsidR="005502D6">
        <w:rPr>
          <w:rFonts w:eastAsiaTheme="minorEastAsia" w:cs="Times New Roman"/>
        </w:rPr>
        <w:t>the intrusiveness of alarms and associated</w:t>
      </w:r>
      <w:r w:rsidRPr="00C26DE7">
        <w:rPr>
          <w:rFonts w:eastAsiaTheme="minorEastAsia" w:cs="Times New Roman"/>
        </w:rPr>
        <w:t xml:space="preserve"> </w:t>
      </w:r>
      <w:r w:rsidR="005502D6">
        <w:rPr>
          <w:rFonts w:eastAsiaTheme="minorEastAsia" w:cs="Times New Roman"/>
        </w:rPr>
        <w:t xml:space="preserve">sleep </w:t>
      </w:r>
      <w:r w:rsidRPr="00C26DE7">
        <w:rPr>
          <w:rFonts w:eastAsiaTheme="minorEastAsia" w:cs="Times New Roman"/>
        </w:rPr>
        <w:t>interrupt</w:t>
      </w:r>
      <w:r w:rsidR="005502D6">
        <w:rPr>
          <w:rFonts w:eastAsiaTheme="minorEastAsia" w:cs="Times New Roman"/>
        </w:rPr>
        <w:t>ions</w:t>
      </w:r>
      <w:r>
        <w:rPr>
          <w:rFonts w:eastAsiaTheme="minorEastAsia" w:cs="Times New Roman"/>
        </w:rPr>
        <w:t>,</w:t>
      </w:r>
      <w:r w:rsidRPr="00C26DE7">
        <w:rPr>
          <w:rFonts w:eastAsiaTheme="minorEastAsia" w:cs="Times New Roman"/>
        </w:rPr>
        <w:t xml:space="preserve"> size and appearance of the </w:t>
      </w:r>
      <w:r w:rsidR="003226C6">
        <w:rPr>
          <w:rFonts w:eastAsiaTheme="minorEastAsia" w:cs="Times New Roman"/>
        </w:rPr>
        <w:t>devices</w:t>
      </w:r>
      <w:r>
        <w:rPr>
          <w:rFonts w:eastAsiaTheme="minorEastAsia" w:cs="Times New Roman"/>
        </w:rPr>
        <w:t>,</w:t>
      </w:r>
      <w:r w:rsidRPr="00C26DE7">
        <w:rPr>
          <w:rFonts w:eastAsiaTheme="minorEastAsia" w:cs="Times New Roman"/>
        </w:rPr>
        <w:t xml:space="preserve"> </w:t>
      </w:r>
      <w:r w:rsidR="005502D6">
        <w:rPr>
          <w:rFonts w:eastAsiaTheme="minorEastAsia" w:cs="Times New Roman"/>
        </w:rPr>
        <w:t>greater</w:t>
      </w:r>
      <w:r w:rsidRPr="00C26DE7">
        <w:rPr>
          <w:rFonts w:eastAsiaTheme="minorEastAsia" w:cs="Times New Roman"/>
        </w:rPr>
        <w:t xml:space="preserve"> time thinking about diabetes, </w:t>
      </w:r>
      <w:r w:rsidRPr="003A0CF4">
        <w:rPr>
          <w:rFonts w:eastAsiaTheme="minorEastAsia" w:cs="Times New Roman"/>
        </w:rPr>
        <w:t>technical difficulties, exercise</w:t>
      </w:r>
      <w:r w:rsidR="005502D6">
        <w:rPr>
          <w:rFonts w:eastAsiaTheme="minorEastAsia" w:cs="Times New Roman"/>
        </w:rPr>
        <w:t xml:space="preserve"> limitations, and perceptions around </w:t>
      </w:r>
      <w:r w:rsidRPr="003A0CF4">
        <w:rPr>
          <w:rFonts w:eastAsiaTheme="minorEastAsia" w:cs="Times New Roman"/>
        </w:rPr>
        <w:t>deskilling and obsession</w:t>
      </w:r>
      <w:r w:rsidR="005502D6">
        <w:rPr>
          <w:rFonts w:eastAsiaTheme="minorEastAsia" w:cs="Times New Roman"/>
        </w:rPr>
        <w:t xml:space="preserve"> with data</w:t>
      </w:r>
      <w:r w:rsidRPr="003A0CF4">
        <w:rPr>
          <w:rFonts w:eastAsiaTheme="minorEastAsia" w:cs="Times New Roman"/>
        </w:rPr>
        <w:t xml:space="preserve">. Individuals using the artificial pancreas for longer periods and more </w:t>
      </w:r>
      <w:proofErr w:type="gramStart"/>
      <w:r>
        <w:rPr>
          <w:rFonts w:eastAsiaTheme="minorEastAsia" w:cs="Times New Roman"/>
        </w:rPr>
        <w:t>often</w:t>
      </w:r>
      <w:r w:rsidR="003226C6">
        <w:rPr>
          <w:rFonts w:eastAsiaTheme="minorEastAsia" w:cs="Times New Roman"/>
        </w:rPr>
        <w:t>,</w:t>
      </w:r>
      <w:proofErr w:type="gramEnd"/>
      <w:r w:rsidRPr="003A0CF4">
        <w:rPr>
          <w:rFonts w:eastAsiaTheme="minorEastAsia" w:cs="Times New Roman"/>
        </w:rPr>
        <w:t xml:space="preserve"> experienced </w:t>
      </w:r>
      <w:r w:rsidR="005502D6">
        <w:rPr>
          <w:rFonts w:eastAsiaTheme="minorEastAsia" w:cs="Times New Roman"/>
        </w:rPr>
        <w:t>greater</w:t>
      </w:r>
      <w:r w:rsidRPr="003A0CF4">
        <w:rPr>
          <w:rFonts w:eastAsiaTheme="minorEastAsia" w:cs="Times New Roman"/>
        </w:rPr>
        <w:t xml:space="preserve"> benefits than those using the system for shorter periods and less frequently.</w:t>
      </w:r>
    </w:p>
    <w:p w:rsidR="005556CC" w:rsidRPr="003A0CF4" w:rsidRDefault="005556CC" w:rsidP="009C1755">
      <w:pPr>
        <w:spacing w:line="360" w:lineRule="auto"/>
        <w:jc w:val="both"/>
        <w:rPr>
          <w:rFonts w:eastAsiaTheme="minorEastAsia" w:cs="Times New Roman"/>
        </w:rPr>
      </w:pPr>
      <w:r w:rsidRPr="003A0CF4">
        <w:rPr>
          <w:rFonts w:eastAsiaTheme="minorEastAsia" w:cs="Times New Roman"/>
        </w:rPr>
        <w:t>Individual users have vari</w:t>
      </w:r>
      <w:r w:rsidR="005502D6">
        <w:rPr>
          <w:rFonts w:eastAsiaTheme="minorEastAsia" w:cs="Times New Roman"/>
        </w:rPr>
        <w:t>able</w:t>
      </w:r>
      <w:r w:rsidRPr="003A0CF4">
        <w:rPr>
          <w:rFonts w:eastAsiaTheme="minorEastAsia" w:cs="Times New Roman"/>
        </w:rPr>
        <w:t xml:space="preserve"> </w:t>
      </w:r>
      <w:r w:rsidR="005502D6">
        <w:rPr>
          <w:rFonts w:eastAsiaTheme="minorEastAsia" w:cs="Times New Roman"/>
        </w:rPr>
        <w:t>degrees</w:t>
      </w:r>
      <w:r w:rsidR="005502D6" w:rsidRPr="003A0CF4">
        <w:rPr>
          <w:rFonts w:eastAsiaTheme="minorEastAsia" w:cs="Times New Roman"/>
        </w:rPr>
        <w:t xml:space="preserve"> </w:t>
      </w:r>
      <w:r w:rsidRPr="003A0CF4">
        <w:rPr>
          <w:rFonts w:eastAsiaTheme="minorEastAsia" w:cs="Times New Roman"/>
        </w:rPr>
        <w:t>of engagement (a ‘hands-off’ approach with minimal input to high levels of engagement and adjustment of the control algorithm to their individual needs) and differing preferences with potential implications for effective long</w:t>
      </w:r>
      <w:r w:rsidRPr="003A0CF4">
        <w:rPr>
          <w:rFonts w:eastAsiaTheme="minorEastAsia" w:cs="Cambria Math"/>
        </w:rPr>
        <w:t>‐</w:t>
      </w:r>
      <w:r w:rsidRPr="003A0CF4">
        <w:rPr>
          <w:rFonts w:eastAsiaTheme="minorEastAsia" w:cs="Times New Roman"/>
        </w:rPr>
        <w:t>term usage, associated glycaemic outcomes and training needs.</w:t>
      </w:r>
      <w:r w:rsidR="00EF56CB" w:rsidRPr="003A0CF4">
        <w:t xml:space="preserve"> </w:t>
      </w:r>
      <w:r w:rsidR="00EF56CB" w:rsidRPr="003A0CF4">
        <w:rPr>
          <w:rFonts w:eastAsiaTheme="minorEastAsia" w:cs="Times New Roman"/>
        </w:rPr>
        <w:t>Clinician attitudes to closed-loop systems have yet to be considered.</w:t>
      </w:r>
    </w:p>
    <w:p w:rsidR="005556CC" w:rsidRPr="003A0CF4" w:rsidRDefault="00037D3D" w:rsidP="009C1755">
      <w:pPr>
        <w:spacing w:line="360" w:lineRule="auto"/>
        <w:jc w:val="both"/>
      </w:pPr>
      <w:proofErr w:type="spellStart"/>
      <w:r w:rsidRPr="003A0CF4">
        <w:rPr>
          <w:rFonts w:eastAsiaTheme="minorEastAsia" w:cs="Times New Roman"/>
        </w:rPr>
        <w:t>OpenAPS</w:t>
      </w:r>
      <w:proofErr w:type="spellEnd"/>
      <w:r w:rsidRPr="003A0CF4">
        <w:rPr>
          <w:rFonts w:eastAsiaTheme="minorEastAsia" w:cs="Times New Roman"/>
        </w:rPr>
        <w:t xml:space="preserve"> and LOOP communities suggest high </w:t>
      </w:r>
      <w:r w:rsidR="00C26DE7">
        <w:rPr>
          <w:rFonts w:eastAsiaTheme="minorEastAsia" w:cs="Times New Roman"/>
        </w:rPr>
        <w:t xml:space="preserve">user and </w:t>
      </w:r>
      <w:r w:rsidRPr="003A0CF4">
        <w:rPr>
          <w:rFonts w:eastAsiaTheme="minorEastAsia" w:cs="Times New Roman"/>
        </w:rPr>
        <w:t xml:space="preserve">parental interests in the technology </w:t>
      </w:r>
      <w:r w:rsidRPr="003A0CF4">
        <w:rPr>
          <w:rFonts w:eastAsiaTheme="minorEastAsia" w:cs="Times New Roman"/>
        </w:rPr>
        <w:fldChar w:fldCharType="begin"/>
      </w:r>
      <w:r w:rsidR="00257478">
        <w:rPr>
          <w:rFonts w:eastAsiaTheme="minorEastAsia" w:cs="Times New Roman"/>
        </w:rPr>
        <w:instrText xml:space="preserve"> ADDIN EN.CITE &lt;EndNote&gt;&lt;Cite&gt;&lt;Author&gt;Lewis&lt;/Author&gt;&lt;Year&gt;2016&lt;/Year&gt;&lt;RecNum&gt;67&lt;/RecNum&gt;&lt;DisplayText&gt;(33)&lt;/DisplayText&gt;&lt;record&gt;&lt;rec-number&gt;67&lt;/rec-number&gt;&lt;foreign-keys&gt;&lt;key app="EN" db-id="9zvr2w95xw5r52eewfrpxd0qr9wzfpvt29x0" timestamp="1524664908"&gt;67&lt;/key&gt;&lt;/foreign-keys&gt;&lt;ref-type name="Journal Article"&gt;17&lt;/ref-type&gt;&lt;contributors&gt;&lt;authors&gt;&lt;author&gt;Lewis, D.&lt;/author&gt;&lt;author&gt;Leibrand, S.&lt;/author&gt;&lt;/authors&gt;&lt;/contributors&gt;&lt;auth-address&gt;OpenAPS.org, Seattle, WA, USA dana@OpenAPS.org.&amp;#xD;OpenAPS.org, Seattle, WA, USA.&lt;/auth-address&gt;&lt;titles&gt;&lt;title&gt;Real-World Use of Open Source Artificial Pancreas Systems&lt;/title&gt;&lt;secondary-title&gt;J Diabetes Sci Technol&lt;/secondary-title&gt;&lt;alt-title&gt;Journal of diabetes science and technology&lt;/alt-title&gt;&lt;/titles&gt;&lt;periodical&gt;&lt;full-title&gt;J Diabetes Sci Technol&lt;/full-title&gt;&lt;abbr-1&gt;Journal of diabetes science and technology&lt;/abbr-1&gt;&lt;/periodical&gt;&lt;alt-periodical&gt;&lt;full-title&gt;J Diabetes Sci Technol&lt;/full-title&gt;&lt;abbr-1&gt;Journal of diabetes science and technology&lt;/abbr-1&gt;&lt;/alt-periodical&gt;&lt;pages&gt;1411&lt;/pages&gt;&lt;volume&gt;10&lt;/volume&gt;&lt;number&gt;6&lt;/number&gt;&lt;edition&gt;2016/11/03&lt;/edition&gt;&lt;keywords&gt;&lt;keyword&gt;Diabetes Mellitus/drug therapy/therapy&lt;/keyword&gt;&lt;keyword&gt;Equipment Design&lt;/keyword&gt;&lt;keyword&gt;Humans&lt;/keyword&gt;&lt;keyword&gt;Hypoglycemic Agents/therapeutic use&lt;/keyword&gt;&lt;keyword&gt;Insulin/therapeutic use&lt;/keyword&gt;&lt;keyword&gt;*Pancreas, Artificial&lt;/keyword&gt;&lt;keyword&gt;Patients&lt;/keyword&gt;&lt;keyword&gt;*#WeAreNotWaiting&lt;/keyword&gt;&lt;keyword&gt;*Aps&lt;/keyword&gt;&lt;keyword&gt;*DIY diabetes technology&lt;/keyword&gt;&lt;keyword&gt;*OpenAPS&lt;/keyword&gt;&lt;keyword&gt;*artificial pancreas&lt;/keyword&gt;&lt;keyword&gt;*closed loop&lt;/keyword&gt;&lt;keyword&gt;research, authorship, and/or publication of this article.&lt;/keyword&gt;&lt;/keywords&gt;&lt;dates&gt;&lt;year&gt;2016&lt;/year&gt;&lt;pub-dates&gt;&lt;date&gt;Nov&lt;/date&gt;&lt;/pub-dates&gt;&lt;/dates&gt;&lt;isbn&gt;1932-2968&lt;/isbn&gt;&lt;accession-num&gt;27510442&lt;/accession-num&gt;&lt;urls&gt;&lt;/urls&gt;&lt;custom2&gt;PMC5094342&lt;/custom2&gt;&lt;electronic-resource-num&gt;10.1177/1932296816665635&lt;/electronic-resource-num&gt;&lt;remote-database-provider&gt;NLM&lt;/remote-database-provider&gt;&lt;language&gt;eng&lt;/language&gt;&lt;/record&gt;&lt;/Cite&gt;&lt;/EndNote&gt;</w:instrText>
      </w:r>
      <w:r w:rsidRPr="003A0CF4">
        <w:rPr>
          <w:rFonts w:eastAsiaTheme="minorEastAsia" w:cs="Times New Roman"/>
        </w:rPr>
        <w:fldChar w:fldCharType="separate"/>
      </w:r>
      <w:r w:rsidR="00257478">
        <w:rPr>
          <w:rFonts w:eastAsiaTheme="minorEastAsia" w:cs="Times New Roman"/>
          <w:noProof/>
        </w:rPr>
        <w:t>(33)</w:t>
      </w:r>
      <w:r w:rsidRPr="003A0CF4">
        <w:rPr>
          <w:rFonts w:eastAsiaTheme="minorEastAsia" w:cs="Times New Roman"/>
        </w:rPr>
        <w:fldChar w:fldCharType="end"/>
      </w:r>
      <w:r w:rsidRPr="003A0CF4">
        <w:rPr>
          <w:rFonts w:eastAsiaTheme="minorEastAsia" w:cs="Times New Roman"/>
        </w:rPr>
        <w:t xml:space="preserve">. </w:t>
      </w:r>
      <w:r w:rsidR="003B6591" w:rsidRPr="003A0CF4">
        <w:rPr>
          <w:rFonts w:eastAsiaTheme="minorEastAsia" w:cs="Times New Roman"/>
        </w:rPr>
        <w:t xml:space="preserve">The </w:t>
      </w:r>
      <w:proofErr w:type="spellStart"/>
      <w:r w:rsidR="003B6591" w:rsidRPr="003A0CF4">
        <w:rPr>
          <w:rFonts w:eastAsiaTheme="minorEastAsia" w:cs="Times New Roman"/>
        </w:rPr>
        <w:t>OpenAPS</w:t>
      </w:r>
      <w:proofErr w:type="spellEnd"/>
      <w:r w:rsidR="003B6591" w:rsidRPr="003A0CF4">
        <w:rPr>
          <w:rFonts w:eastAsiaTheme="minorEastAsia" w:cs="Times New Roman"/>
        </w:rPr>
        <w:t xml:space="preserve"> community </w:t>
      </w:r>
      <w:r w:rsidR="00C26DE7">
        <w:rPr>
          <w:rFonts w:eastAsiaTheme="minorEastAsia" w:cs="Times New Roman"/>
        </w:rPr>
        <w:t>comprises</w:t>
      </w:r>
      <w:r w:rsidR="003B6591" w:rsidRPr="003A0CF4">
        <w:rPr>
          <w:rFonts w:eastAsiaTheme="minorEastAsia" w:cs="Times New Roman"/>
        </w:rPr>
        <w:t xml:space="preserve"> </w:t>
      </w:r>
      <w:r w:rsidR="00E32E11">
        <w:rPr>
          <w:rFonts w:eastAsiaTheme="minorEastAsia" w:cs="Times New Roman"/>
        </w:rPr>
        <w:t>over</w:t>
      </w:r>
      <w:r w:rsidR="00C26DE7" w:rsidRPr="003A0CF4">
        <w:rPr>
          <w:rFonts w:eastAsiaTheme="minorEastAsia" w:cs="Times New Roman"/>
        </w:rPr>
        <w:t xml:space="preserve"> </w:t>
      </w:r>
      <w:r w:rsidR="003B6591" w:rsidRPr="003A0CF4">
        <w:rPr>
          <w:rFonts w:eastAsiaTheme="minorEastAsia" w:cs="Times New Roman"/>
        </w:rPr>
        <w:t xml:space="preserve">650 individuals </w:t>
      </w:r>
      <w:r w:rsidR="005502D6">
        <w:rPr>
          <w:rFonts w:eastAsiaTheme="minorEastAsia" w:cs="Times New Roman"/>
        </w:rPr>
        <w:t xml:space="preserve">globally </w:t>
      </w:r>
      <w:r w:rsidR="003B6591" w:rsidRPr="003A0CF4">
        <w:rPr>
          <w:rFonts w:eastAsiaTheme="minorEastAsia" w:cs="Times New Roman"/>
        </w:rPr>
        <w:t xml:space="preserve">who </w:t>
      </w:r>
      <w:r w:rsidR="00667316" w:rsidRPr="003A0CF4">
        <w:rPr>
          <w:rFonts w:eastAsiaTheme="minorEastAsia" w:cs="Times New Roman"/>
        </w:rPr>
        <w:t xml:space="preserve">have </w:t>
      </w:r>
      <w:r w:rsidR="003B6591" w:rsidRPr="003A0CF4">
        <w:rPr>
          <w:rFonts w:eastAsiaTheme="minorEastAsia" w:cs="Times New Roman"/>
        </w:rPr>
        <w:t xml:space="preserve">built </w:t>
      </w:r>
      <w:r w:rsidR="00E048B2">
        <w:rPr>
          <w:rFonts w:eastAsiaTheme="minorEastAsia" w:cs="Times New Roman"/>
        </w:rPr>
        <w:t xml:space="preserve">their own </w:t>
      </w:r>
      <w:r w:rsidR="003B6591" w:rsidRPr="003A0CF4">
        <w:rPr>
          <w:rFonts w:eastAsiaTheme="minorEastAsia" w:cs="Times New Roman"/>
        </w:rPr>
        <w:t xml:space="preserve">hybrid closed-loop </w:t>
      </w:r>
      <w:r w:rsidR="00E048B2" w:rsidRPr="003A0CF4">
        <w:rPr>
          <w:rFonts w:eastAsiaTheme="minorEastAsia" w:cs="Times New Roman"/>
        </w:rPr>
        <w:t>systems</w:t>
      </w:r>
      <w:r w:rsidR="00E048B2">
        <w:rPr>
          <w:rFonts w:eastAsiaTheme="minorEastAsia" w:cs="Times New Roman"/>
        </w:rPr>
        <w:t>,</w:t>
      </w:r>
      <w:r w:rsidR="00E048B2" w:rsidRPr="003A0CF4">
        <w:rPr>
          <w:rFonts w:eastAsiaTheme="minorEastAsia" w:cs="Times New Roman"/>
        </w:rPr>
        <w:t xml:space="preserve"> pairing</w:t>
      </w:r>
      <w:r w:rsidR="003B6591" w:rsidRPr="003A0CF4">
        <w:rPr>
          <w:rFonts w:eastAsiaTheme="minorEastAsia" w:cs="Times New Roman"/>
        </w:rPr>
        <w:t xml:space="preserve"> open</w:t>
      </w:r>
      <w:r w:rsidR="00E048B2">
        <w:rPr>
          <w:rFonts w:eastAsiaTheme="minorEastAsia" w:cs="Times New Roman"/>
        </w:rPr>
        <w:t>-</w:t>
      </w:r>
      <w:r w:rsidR="003B6591" w:rsidRPr="003A0CF4">
        <w:rPr>
          <w:rFonts w:eastAsiaTheme="minorEastAsia" w:cs="Times New Roman"/>
        </w:rPr>
        <w:t>source software (</w:t>
      </w:r>
      <w:proofErr w:type="spellStart"/>
      <w:r w:rsidR="003B6591" w:rsidRPr="003A0CF4">
        <w:rPr>
          <w:rFonts w:eastAsiaTheme="minorEastAsia" w:cs="Times New Roman"/>
        </w:rPr>
        <w:t>OpenAPS</w:t>
      </w:r>
      <w:proofErr w:type="spellEnd"/>
      <w:r w:rsidR="003B6591" w:rsidRPr="003A0CF4">
        <w:rPr>
          <w:rFonts w:eastAsiaTheme="minorEastAsia" w:cs="Times New Roman"/>
        </w:rPr>
        <w:t xml:space="preserve">), </w:t>
      </w:r>
      <w:r w:rsidR="00E048B2" w:rsidRPr="00E048B2">
        <w:rPr>
          <w:rFonts w:eastAsiaTheme="minorEastAsia" w:cs="Times New Roman"/>
        </w:rPr>
        <w:t xml:space="preserve">small computing hardware, </w:t>
      </w:r>
      <w:r w:rsidR="003B6591" w:rsidRPr="003A0CF4">
        <w:rPr>
          <w:rFonts w:eastAsiaTheme="minorEastAsia" w:cs="Times New Roman"/>
        </w:rPr>
        <w:t xml:space="preserve">and </w:t>
      </w:r>
      <w:r w:rsidR="00E048B2">
        <w:rPr>
          <w:rFonts w:eastAsiaTheme="minorEastAsia" w:cs="Times New Roman"/>
        </w:rPr>
        <w:t>current</w:t>
      </w:r>
      <w:r w:rsidR="00E32E11">
        <w:rPr>
          <w:rFonts w:eastAsiaTheme="minorEastAsia" w:cs="Times New Roman"/>
        </w:rPr>
        <w:t>ly available</w:t>
      </w:r>
      <w:r w:rsidR="00E048B2" w:rsidRPr="003A0CF4">
        <w:rPr>
          <w:rFonts w:eastAsiaTheme="minorEastAsia" w:cs="Times New Roman"/>
        </w:rPr>
        <w:t xml:space="preserve"> </w:t>
      </w:r>
      <w:r w:rsidR="003B6591" w:rsidRPr="003A0CF4">
        <w:rPr>
          <w:rFonts w:eastAsiaTheme="minorEastAsia" w:cs="Times New Roman"/>
        </w:rPr>
        <w:t>diabetes devices (</w:t>
      </w:r>
      <w:r w:rsidR="00E32E11">
        <w:rPr>
          <w:rFonts w:eastAsiaTheme="minorEastAsia" w:cs="Times New Roman"/>
        </w:rPr>
        <w:t xml:space="preserve">older </w:t>
      </w:r>
      <w:r w:rsidR="003B6591" w:rsidRPr="003A0CF4">
        <w:rPr>
          <w:rFonts w:eastAsiaTheme="minorEastAsia" w:cs="Times New Roman"/>
        </w:rPr>
        <w:t>insulin pumps</w:t>
      </w:r>
      <w:r w:rsidR="00E048B2">
        <w:rPr>
          <w:rFonts w:eastAsiaTheme="minorEastAsia" w:cs="Times New Roman"/>
        </w:rPr>
        <w:t xml:space="preserve"> and CGM</w:t>
      </w:r>
      <w:r w:rsidR="003B6591" w:rsidRPr="003A0CF4">
        <w:rPr>
          <w:rFonts w:eastAsiaTheme="minorEastAsia" w:cs="Times New Roman"/>
        </w:rPr>
        <w:t>). Th</w:t>
      </w:r>
      <w:r w:rsidR="00E048B2">
        <w:rPr>
          <w:rFonts w:eastAsiaTheme="minorEastAsia" w:cs="Times New Roman"/>
        </w:rPr>
        <w:t>is</w:t>
      </w:r>
      <w:r w:rsidR="003B6591" w:rsidRPr="003A0CF4">
        <w:rPr>
          <w:rFonts w:eastAsiaTheme="minorEastAsia" w:cs="Times New Roman"/>
        </w:rPr>
        <w:t xml:space="preserve"> community has used these </w:t>
      </w:r>
      <w:r w:rsidR="00E048B2">
        <w:rPr>
          <w:rFonts w:eastAsiaTheme="minorEastAsia" w:cs="Times New Roman"/>
        </w:rPr>
        <w:t xml:space="preserve">closed-loop </w:t>
      </w:r>
      <w:r w:rsidR="003B6591" w:rsidRPr="003A0CF4">
        <w:rPr>
          <w:rFonts w:eastAsiaTheme="minorEastAsia" w:cs="Times New Roman"/>
        </w:rPr>
        <w:t xml:space="preserve">systems in real world </w:t>
      </w:r>
      <w:r w:rsidR="00E048B2">
        <w:rPr>
          <w:rFonts w:eastAsiaTheme="minorEastAsia" w:cs="Times New Roman"/>
        </w:rPr>
        <w:t xml:space="preserve">settings </w:t>
      </w:r>
      <w:r w:rsidR="003B6591" w:rsidRPr="003A0CF4">
        <w:rPr>
          <w:rFonts w:eastAsiaTheme="minorEastAsia" w:cs="Times New Roman"/>
        </w:rPr>
        <w:t xml:space="preserve">for </w:t>
      </w:r>
      <w:r w:rsidR="00C26DE7">
        <w:rPr>
          <w:rFonts w:eastAsiaTheme="minorEastAsia" w:cs="Times New Roman"/>
        </w:rPr>
        <w:t>over</w:t>
      </w:r>
      <w:r w:rsidR="003B6591" w:rsidRPr="003A0CF4">
        <w:rPr>
          <w:rFonts w:eastAsiaTheme="minorEastAsia" w:cs="Times New Roman"/>
        </w:rPr>
        <w:t xml:space="preserve"> 4.5 million hours.</w:t>
      </w:r>
      <w:r w:rsidR="003B6591" w:rsidRPr="003A0CF4">
        <w:t xml:space="preserve"> In this </w:t>
      </w:r>
      <w:r w:rsidR="00EC43B4" w:rsidRPr="003A0CF4">
        <w:t xml:space="preserve">highly </w:t>
      </w:r>
      <w:r w:rsidR="00D82DC0" w:rsidRPr="003A0CF4">
        <w:t>select</w:t>
      </w:r>
      <w:r w:rsidR="00D82DC0">
        <w:t>ive</w:t>
      </w:r>
      <w:r w:rsidR="00D82DC0" w:rsidRPr="003A0CF4">
        <w:t xml:space="preserve"> </w:t>
      </w:r>
      <w:r w:rsidR="008814F0">
        <w:t>population</w:t>
      </w:r>
      <w:r w:rsidR="003B6591" w:rsidRPr="003A0CF4">
        <w:t xml:space="preserve">, </w:t>
      </w:r>
      <w:r w:rsidR="00EC43B4" w:rsidRPr="003A0CF4">
        <w:t xml:space="preserve">user </w:t>
      </w:r>
      <w:r w:rsidR="0095222E">
        <w:t>self-</w:t>
      </w:r>
      <w:r w:rsidR="00EC43B4" w:rsidRPr="003A0CF4">
        <w:t xml:space="preserve">reporting suggests </w:t>
      </w:r>
      <w:proofErr w:type="spellStart"/>
      <w:r w:rsidR="003B6591" w:rsidRPr="003A0CF4">
        <w:rPr>
          <w:rFonts w:eastAsiaTheme="minorEastAsia" w:cs="Times New Roman"/>
        </w:rPr>
        <w:t>OpenAPS</w:t>
      </w:r>
      <w:proofErr w:type="spellEnd"/>
      <w:r w:rsidR="003B6591" w:rsidRPr="003A0CF4">
        <w:rPr>
          <w:rFonts w:eastAsiaTheme="minorEastAsia" w:cs="Times New Roman"/>
        </w:rPr>
        <w:t xml:space="preserve"> </w:t>
      </w:r>
      <w:r w:rsidR="00E048B2">
        <w:rPr>
          <w:rFonts w:eastAsiaTheme="minorEastAsia" w:cs="Times New Roman"/>
        </w:rPr>
        <w:t>is</w:t>
      </w:r>
      <w:r w:rsidR="003B6591" w:rsidRPr="003A0CF4">
        <w:rPr>
          <w:rFonts w:eastAsiaTheme="minorEastAsia" w:cs="Times New Roman"/>
        </w:rPr>
        <w:t xml:space="preserve"> </w:t>
      </w:r>
      <w:r w:rsidR="00E32E11">
        <w:rPr>
          <w:rFonts w:eastAsiaTheme="minorEastAsia" w:cs="Times New Roman"/>
        </w:rPr>
        <w:t xml:space="preserve">much </w:t>
      </w:r>
      <w:r w:rsidR="003B6591" w:rsidRPr="003A0CF4">
        <w:rPr>
          <w:rFonts w:eastAsiaTheme="minorEastAsia" w:cs="Times New Roman"/>
        </w:rPr>
        <w:t>safer than standard pump</w:t>
      </w:r>
      <w:r w:rsidR="00E048B2">
        <w:rPr>
          <w:rFonts w:eastAsiaTheme="minorEastAsia" w:cs="Times New Roman"/>
        </w:rPr>
        <w:t xml:space="preserve"> with </w:t>
      </w:r>
      <w:r w:rsidR="003B6591" w:rsidRPr="003A0CF4">
        <w:rPr>
          <w:rFonts w:eastAsiaTheme="minorEastAsia" w:cs="Times New Roman"/>
        </w:rPr>
        <w:t xml:space="preserve">CGM therapy, measured by </w:t>
      </w:r>
      <w:r w:rsidR="00E32E11">
        <w:rPr>
          <w:rFonts w:eastAsiaTheme="minorEastAsia" w:cs="Times New Roman"/>
        </w:rPr>
        <w:t xml:space="preserve">time spent in </w:t>
      </w:r>
      <w:r w:rsidR="00D82DC0" w:rsidRPr="003A0CF4">
        <w:rPr>
          <w:rFonts w:eastAsiaTheme="minorEastAsia" w:cs="Times New Roman"/>
        </w:rPr>
        <w:t>hypo</w:t>
      </w:r>
      <w:r w:rsidR="00D82DC0">
        <w:rPr>
          <w:rFonts w:eastAsiaTheme="minorEastAsia" w:cs="Times New Roman"/>
        </w:rPr>
        <w:t xml:space="preserve">- </w:t>
      </w:r>
      <w:r w:rsidR="003B6591" w:rsidRPr="003A0CF4">
        <w:rPr>
          <w:rFonts w:eastAsiaTheme="minorEastAsia" w:cs="Times New Roman"/>
        </w:rPr>
        <w:t xml:space="preserve">and hyperglycaemia, with no </w:t>
      </w:r>
      <w:r w:rsidR="0095222E">
        <w:rPr>
          <w:rFonts w:eastAsiaTheme="minorEastAsia" w:cs="Times New Roman"/>
        </w:rPr>
        <w:t>self-</w:t>
      </w:r>
      <w:r w:rsidR="003B6591" w:rsidRPr="003A0CF4">
        <w:rPr>
          <w:rFonts w:eastAsiaTheme="minorEastAsia" w:cs="Times New Roman"/>
        </w:rPr>
        <w:t>reports of severe hypo- or hyperglycaemic events</w:t>
      </w:r>
      <w:r w:rsidR="00667316" w:rsidRPr="003A0CF4">
        <w:rPr>
          <w:rFonts w:eastAsiaTheme="minorEastAsia" w:cs="Times New Roman"/>
        </w:rPr>
        <w:t xml:space="preserve"> </w:t>
      </w:r>
      <w:r w:rsidR="00F60BE3" w:rsidRPr="003A0CF4">
        <w:rPr>
          <w:rFonts w:eastAsiaTheme="minorEastAsia" w:cs="Times New Roman"/>
        </w:rPr>
        <w:fldChar w:fldCharType="begin"/>
      </w:r>
      <w:r w:rsidR="00257478">
        <w:rPr>
          <w:rFonts w:eastAsiaTheme="minorEastAsia" w:cs="Times New Roman"/>
        </w:rPr>
        <w:instrText xml:space="preserve"> ADDIN EN.CITE &lt;EndNote&gt;&lt;Cite&gt;&lt;Author&gt;Lewis&lt;/Author&gt;&lt;Year&gt;2016&lt;/Year&gt;&lt;RecNum&gt;405&lt;/RecNum&gt;&lt;DisplayText&gt;(34)&lt;/DisplayText&gt;&lt;record&gt;&lt;rec-number&gt;405&lt;/rec-number&gt;&lt;foreign-keys&gt;&lt;key app="EN" db-id="p9pt00ewswssp0eerz5vrst0tsex52s5wtwz" timestamp="1528295121"&gt;405&lt;/key&gt;&lt;/foreign-keys&gt;&lt;ref-type name="Journal Article"&gt;17&lt;/ref-type&gt;&lt;contributors&gt;&lt;authors&gt;&lt;author&gt;Lewis, Dana&lt;/author&gt;&lt;author&gt;Leibrand, Scott&lt;/author&gt;&lt;author&gt;Open, A. P. S. Community&lt;/author&gt;&lt;/authors&gt;&lt;/contributors&gt;&lt;titles&gt;&lt;title&gt;Real-world use of open source Artificial Pancreas systems&lt;/title&gt;&lt;secondary-title&gt;Journal of Diabetes Science and Technology&lt;/secondary-title&gt;&lt;/titles&gt;&lt;periodical&gt;&lt;full-title&gt;Journal of Diabetes Science and Technology&lt;/full-title&gt;&lt;/periodical&gt;&lt;pages&gt;1411-1411&lt;/pages&gt;&lt;volume&gt;10&lt;/volume&gt;&lt;number&gt;6&lt;/number&gt;&lt;dates&gt;&lt;year&gt;2016&lt;/year&gt;&lt;pub-dates&gt;&lt;date&gt;08/10&lt;/date&gt;&lt;/pub-dates&gt;&lt;/dates&gt;&lt;pub-location&gt;Sage CA: Los Angeles, CA&lt;/pub-location&gt;&lt;publisher&gt;SAGE Publications&lt;/publisher&gt;&lt;isbn&gt;1932-2968&lt;/isbn&gt;&lt;accession-num&gt;PMC5094342&lt;/accession-num&gt;&lt;urls&gt;&lt;related-urls&gt;&lt;url&gt;&lt;style face="underline" font="default" size="100%"&gt;http://www.ncbi.nlm.nih.gov/pmc/articles/PMC5094342/&lt;/style&gt;&lt;/url&gt;&lt;/related-urls&gt;&lt;/urls&gt;&lt;electronic-resource-num&gt;10.1177/1932296816665635&lt;/electronic-resource-num&gt;&lt;remote-database-name&gt;PMC&lt;/remote-database-name&gt;&lt;/record&gt;&lt;/Cite&gt;&lt;/EndNote&gt;</w:instrText>
      </w:r>
      <w:r w:rsidR="00F60BE3" w:rsidRPr="003A0CF4">
        <w:rPr>
          <w:rFonts w:eastAsiaTheme="minorEastAsia" w:cs="Times New Roman"/>
        </w:rPr>
        <w:fldChar w:fldCharType="separate"/>
      </w:r>
      <w:r w:rsidR="00257478">
        <w:rPr>
          <w:rFonts w:eastAsiaTheme="minorEastAsia" w:cs="Times New Roman"/>
          <w:noProof/>
        </w:rPr>
        <w:t>(34)</w:t>
      </w:r>
      <w:r w:rsidR="00F60BE3" w:rsidRPr="003A0CF4">
        <w:rPr>
          <w:rFonts w:eastAsiaTheme="minorEastAsia" w:cs="Times New Roman"/>
        </w:rPr>
        <w:fldChar w:fldCharType="end"/>
      </w:r>
      <w:r w:rsidR="003B6591" w:rsidRPr="003A0CF4">
        <w:rPr>
          <w:rFonts w:eastAsiaTheme="minorEastAsia" w:cs="Times New Roman"/>
        </w:rPr>
        <w:t xml:space="preserve">. </w:t>
      </w:r>
    </w:p>
    <w:p w:rsidR="00912F2F" w:rsidRPr="003A0CF4" w:rsidRDefault="00912F2F" w:rsidP="009C1755">
      <w:pPr>
        <w:spacing w:line="360" w:lineRule="auto"/>
        <w:jc w:val="both"/>
        <w:rPr>
          <w:rFonts w:cs="Times New Roman"/>
          <w:b/>
        </w:rPr>
      </w:pPr>
    </w:p>
    <w:p w:rsidR="002C44BD" w:rsidRPr="003A0CF4" w:rsidRDefault="002C44BD" w:rsidP="009C1755">
      <w:pPr>
        <w:spacing w:line="360" w:lineRule="auto"/>
        <w:jc w:val="both"/>
        <w:rPr>
          <w:rFonts w:cs="Times New Roman"/>
          <w:b/>
        </w:rPr>
      </w:pPr>
      <w:r w:rsidRPr="003A0CF4">
        <w:rPr>
          <w:rFonts w:cs="Times New Roman"/>
          <w:b/>
        </w:rPr>
        <w:t>C</w:t>
      </w:r>
      <w:r w:rsidR="00EC43B4" w:rsidRPr="003A0CF4">
        <w:rPr>
          <w:rFonts w:cs="Times New Roman"/>
          <w:b/>
        </w:rPr>
        <w:t>urrent commercially available artificial pancreas</w:t>
      </w:r>
      <w:r w:rsidRPr="003A0CF4">
        <w:rPr>
          <w:rFonts w:cs="Times New Roman"/>
          <w:b/>
        </w:rPr>
        <w:t xml:space="preserve"> systems</w:t>
      </w:r>
    </w:p>
    <w:p w:rsidR="002C44BD" w:rsidRPr="003A0CF4" w:rsidRDefault="002C44BD" w:rsidP="009C1755">
      <w:pPr>
        <w:spacing w:line="360" w:lineRule="auto"/>
        <w:jc w:val="both"/>
        <w:rPr>
          <w:rFonts w:cs="Times New Roman"/>
          <w:b/>
        </w:rPr>
      </w:pPr>
      <w:r w:rsidRPr="003A0CF4">
        <w:rPr>
          <w:rFonts w:cs="Times New Roman"/>
        </w:rPr>
        <w:t>The MiniMed® 670G pump (Medtronic, Northridge, CA), approved in 2016 by the U.S. Food and Drug Administration (FDA) for use by people with T1D</w:t>
      </w:r>
      <w:r w:rsidR="000B1D2A">
        <w:rPr>
          <w:rFonts w:cs="Times New Roman"/>
        </w:rPr>
        <w:t>M</w:t>
      </w:r>
      <w:r w:rsidRPr="003A0CF4">
        <w:rPr>
          <w:rFonts w:cs="Times New Roman"/>
        </w:rPr>
        <w:t xml:space="preserve"> ov</w:t>
      </w:r>
      <w:r w:rsidR="00EC43B4" w:rsidRPr="003A0CF4">
        <w:rPr>
          <w:rFonts w:cs="Times New Roman"/>
        </w:rPr>
        <w:t>er 14 years of age, is a single-</w:t>
      </w:r>
      <w:r w:rsidRPr="003A0CF4">
        <w:rPr>
          <w:rFonts w:cs="Times New Roman"/>
        </w:rPr>
        <w:t xml:space="preserve">hormone hybrid closed-loop system with the control algorithm </w:t>
      </w:r>
      <w:r w:rsidR="00C146DD">
        <w:rPr>
          <w:rFonts w:cs="Times New Roman"/>
        </w:rPr>
        <w:t>embedded</w:t>
      </w:r>
      <w:r w:rsidR="00C146DD" w:rsidRPr="003A0CF4">
        <w:rPr>
          <w:rFonts w:cs="Times New Roman"/>
        </w:rPr>
        <w:t xml:space="preserve"> </w:t>
      </w:r>
      <w:r w:rsidRPr="003A0CF4">
        <w:rPr>
          <w:rFonts w:cs="Times New Roman"/>
        </w:rPr>
        <w:t>in the insulin pump (</w:t>
      </w:r>
      <w:r w:rsidR="009320F4">
        <w:rPr>
          <w:rFonts w:cs="Times New Roman"/>
        </w:rPr>
        <w:t>F</w:t>
      </w:r>
      <w:r w:rsidR="001C6EB4" w:rsidRPr="003A0CF4">
        <w:rPr>
          <w:rFonts w:cs="Times New Roman"/>
        </w:rPr>
        <w:t>igure 3</w:t>
      </w:r>
      <w:r w:rsidRPr="003A0CF4">
        <w:rPr>
          <w:rFonts w:cs="Times New Roman"/>
        </w:rPr>
        <w:t xml:space="preserve">). The pump basal rate is automated based on a proportional–integral–derivative algorithm with insulin on board feedback. Clinical trial evaluation to assess safety was non-randomised and lacked a control arm </w:t>
      </w:r>
      <w:r w:rsidRPr="003A0CF4">
        <w:rPr>
          <w:rFonts w:cs="Times New Roman"/>
        </w:rPr>
        <w:lastRenderedPageBreak/>
        <w:t xml:space="preserve">therefore </w:t>
      </w:r>
      <w:r w:rsidR="00AA4A84">
        <w:rPr>
          <w:rFonts w:cs="Times New Roman"/>
        </w:rPr>
        <w:t>evidence regarding</w:t>
      </w:r>
      <w:r w:rsidRPr="003A0CF4">
        <w:rPr>
          <w:rFonts w:cs="Times New Roman"/>
        </w:rPr>
        <w:t xml:space="preserve"> its efficacy</w:t>
      </w:r>
      <w:r w:rsidR="00447B1D">
        <w:rPr>
          <w:rFonts w:cs="Times New Roman"/>
        </w:rPr>
        <w:t xml:space="preserve"> </w:t>
      </w:r>
      <w:r w:rsidR="00AA4A84">
        <w:rPr>
          <w:rFonts w:cs="Times New Roman"/>
        </w:rPr>
        <w:t>is</w:t>
      </w:r>
      <w:r w:rsidR="00447B1D">
        <w:rPr>
          <w:rFonts w:cs="Times New Roman"/>
        </w:rPr>
        <w:t xml:space="preserve"> limited </w:t>
      </w:r>
      <w:r w:rsidR="00447B1D">
        <w:rPr>
          <w:rFonts w:cs="Times New Roman"/>
        </w:rPr>
        <w:fldChar w:fldCharType="begin"/>
      </w:r>
      <w:r w:rsidR="00257478">
        <w:rPr>
          <w:rFonts w:cs="Times New Roman"/>
        </w:rPr>
        <w:instrText xml:space="preserve"> ADDIN EN.CITE &lt;EndNote&gt;&lt;Cite&gt;&lt;Author&gt;Bergenstal&lt;/Author&gt;&lt;Year&gt;2016&lt;/Year&gt;&lt;RecNum&gt;422&lt;/RecNum&gt;&lt;DisplayText&gt;(35)&lt;/DisplayText&gt;&lt;record&gt;&lt;rec-number&gt;422&lt;/rec-number&gt;&lt;foreign-keys&gt;&lt;key app="EN" db-id="p9pt00ewswssp0eerz5vrst0tsex52s5wtwz" timestamp="1529265474"&gt;422&lt;/key&gt;&lt;/foreign-keys&gt;&lt;ref-type name="Journal Article"&gt;17&lt;/ref-type&gt;&lt;contributors&gt;&lt;authors&gt;&lt;author&gt;Bergenstal, R. M.&lt;/author&gt;&lt;author&gt;Garg, S.&lt;/author&gt;&lt;author&gt;Weinzimer, S. A.&lt;/author&gt;&lt;author&gt;Buckingham, B. A.&lt;/author&gt;&lt;author&gt;Bode, B. W.&lt;/author&gt;&lt;author&gt;Tamborlane, W. V.&lt;/author&gt;&lt;author&gt;Kaufman, F. R.&lt;/author&gt;&lt;/authors&gt;&lt;/contributors&gt;&lt;auth-address&gt;International Diabetes Center, Minneapolis, Minnesota.&amp;#xD;Barbara Davis Center for Diabetes, University of Colorado Denver, Aurora.&amp;#xD;Yale University, New Haven, Connecticut.&amp;#xD;Stanford University, Stanford, California.&amp;#xD;Atlanta Diabetes Associates, Atlanta, Georgia.&amp;#xD;Medtronic, Northridge, California.&lt;/auth-address&gt;&lt;titles&gt;&lt;title&gt;Safety of a hybrid closed-loop insulin delivery system in patients with type 1 diabetes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1407-1408&lt;/pages&gt;&lt;volume&gt;316&lt;/volume&gt;&lt;number&gt;13&lt;/number&gt;&lt;edition&gt;2016/09/16&lt;/edition&gt;&lt;keywords&gt;&lt;keyword&gt;Algorithms&lt;/keyword&gt;&lt;keyword&gt;Blood Glucose&lt;/keyword&gt;&lt;keyword&gt;Diabetes Mellitus, Type 1/*drug therapy&lt;/keyword&gt;&lt;keyword&gt;Humans&lt;/keyword&gt;&lt;keyword&gt;Hypoglycemic Agents/therapeutic use&lt;/keyword&gt;&lt;keyword&gt;Insulin/*therapeutic use&lt;/keyword&gt;&lt;keyword&gt;Insulin Infusion Systems&lt;/keyword&gt;&lt;/keywords&gt;&lt;dates&gt;&lt;year&gt;2016&lt;/year&gt;&lt;pub-dates&gt;&lt;date&gt;Oct 4&lt;/date&gt;&lt;/pub-dates&gt;&lt;/dates&gt;&lt;isbn&gt;0098-7484&lt;/isbn&gt;&lt;accession-num&gt;27629148&lt;/accession-num&gt;&lt;urls&gt;&lt;/urls&gt;&lt;electronic-resource-num&gt;10.1001/jama.2016.11708&lt;/electronic-resource-num&gt;&lt;remote-database-provider&gt;NLM&lt;/remote-database-provider&gt;&lt;language&gt;eng&lt;/language&gt;&lt;/record&gt;&lt;/Cite&gt;&lt;/EndNote&gt;</w:instrText>
      </w:r>
      <w:r w:rsidR="00447B1D">
        <w:rPr>
          <w:rFonts w:cs="Times New Roman"/>
        </w:rPr>
        <w:fldChar w:fldCharType="separate"/>
      </w:r>
      <w:r w:rsidR="00257478">
        <w:rPr>
          <w:rFonts w:cs="Times New Roman"/>
          <w:noProof/>
        </w:rPr>
        <w:t>(35)</w:t>
      </w:r>
      <w:r w:rsidR="00447B1D">
        <w:rPr>
          <w:rFonts w:cs="Times New Roman"/>
        </w:rPr>
        <w:fldChar w:fldCharType="end"/>
      </w:r>
      <w:r w:rsidRPr="003A0CF4">
        <w:rPr>
          <w:rFonts w:cs="Times New Roman"/>
        </w:rPr>
        <w:t xml:space="preserve">. </w:t>
      </w:r>
      <w:r w:rsidR="00605025">
        <w:rPr>
          <w:rFonts w:cs="Times New Roman"/>
        </w:rPr>
        <w:t>Ninety four</w:t>
      </w:r>
      <w:r w:rsidR="00C146DD" w:rsidRPr="00C146DD">
        <w:rPr>
          <w:rFonts w:cs="Times New Roman"/>
        </w:rPr>
        <w:t xml:space="preserve"> adults and 30 adolescents </w:t>
      </w:r>
      <w:r w:rsidR="00605025">
        <w:rPr>
          <w:rFonts w:cs="Times New Roman"/>
        </w:rPr>
        <w:t xml:space="preserve">used the closed loop system </w:t>
      </w:r>
      <w:r w:rsidRPr="003A0CF4">
        <w:rPr>
          <w:rFonts w:cs="Times New Roman"/>
        </w:rPr>
        <w:t>day-and-night for 3 months</w:t>
      </w:r>
      <w:r w:rsidR="00605025">
        <w:rPr>
          <w:rFonts w:cs="Times New Roman"/>
        </w:rPr>
        <w:t>.</w:t>
      </w:r>
      <w:r w:rsidR="00C146DD">
        <w:rPr>
          <w:rFonts w:cs="Times New Roman"/>
        </w:rPr>
        <w:t xml:space="preserve"> There were </w:t>
      </w:r>
      <w:r w:rsidR="0082729A">
        <w:rPr>
          <w:rFonts w:cs="Times New Roman"/>
        </w:rPr>
        <w:t>n</w:t>
      </w:r>
      <w:r w:rsidRPr="003A0CF4">
        <w:rPr>
          <w:rFonts w:cs="Times New Roman"/>
        </w:rPr>
        <w:t>o episodes of severe hypoglycaemia or ketoacidosis observed. Several other hybrid closed-loop systems are being developed for commercial use. Post-marketing studies are ongoing.</w:t>
      </w:r>
    </w:p>
    <w:p w:rsidR="00AC0618" w:rsidRPr="003A0CF4" w:rsidRDefault="00AC0618" w:rsidP="009C1755">
      <w:pPr>
        <w:spacing w:line="360" w:lineRule="auto"/>
        <w:jc w:val="both"/>
        <w:rPr>
          <w:rFonts w:cs="Times New Roman"/>
          <w:b/>
        </w:rPr>
      </w:pPr>
    </w:p>
    <w:p w:rsidR="003700F2" w:rsidRPr="003A0CF4" w:rsidRDefault="00EC43B4" w:rsidP="009C1755">
      <w:pPr>
        <w:spacing w:line="360" w:lineRule="auto"/>
        <w:rPr>
          <w:b/>
          <w:u w:val="single"/>
        </w:rPr>
      </w:pPr>
      <w:r w:rsidRPr="003A0CF4">
        <w:rPr>
          <w:b/>
          <w:u w:val="single"/>
        </w:rPr>
        <w:t xml:space="preserve">What does the future of the artificial pancreas look like? </w:t>
      </w:r>
    </w:p>
    <w:p w:rsidR="008C6D07" w:rsidRDefault="002E7411" w:rsidP="009C1755">
      <w:pPr>
        <w:spacing w:line="360" w:lineRule="auto"/>
        <w:jc w:val="both"/>
        <w:rPr>
          <w:rFonts w:cs="Times New Roman"/>
        </w:rPr>
      </w:pPr>
      <w:r w:rsidRPr="003A0CF4">
        <w:rPr>
          <w:rFonts w:cs="Times New Roman"/>
        </w:rPr>
        <w:t xml:space="preserve">Future closed-loop systems will utilise improved system components. </w:t>
      </w:r>
      <w:r w:rsidR="00052D02">
        <w:rPr>
          <w:rFonts w:cs="Times New Roman"/>
        </w:rPr>
        <w:t>R</w:t>
      </w:r>
      <w:r w:rsidR="00FA498F" w:rsidRPr="003A0CF4">
        <w:rPr>
          <w:rFonts w:cs="Times New Roman"/>
        </w:rPr>
        <w:t xml:space="preserve">ecent </w:t>
      </w:r>
      <w:r w:rsidR="005556CC" w:rsidRPr="003A0CF4">
        <w:rPr>
          <w:rFonts w:cs="Times New Roman"/>
        </w:rPr>
        <w:t xml:space="preserve">approval </w:t>
      </w:r>
      <w:r w:rsidR="00052D02">
        <w:rPr>
          <w:rFonts w:cs="Times New Roman"/>
        </w:rPr>
        <w:t>of</w:t>
      </w:r>
      <w:r w:rsidR="00052D02" w:rsidRPr="003A0CF4">
        <w:rPr>
          <w:rFonts w:cs="Times New Roman"/>
        </w:rPr>
        <w:t xml:space="preserve"> </w:t>
      </w:r>
      <w:r w:rsidR="00FA498F" w:rsidRPr="003A0CF4">
        <w:rPr>
          <w:rFonts w:cs="Times New Roman"/>
        </w:rPr>
        <w:t>non</w:t>
      </w:r>
      <w:r w:rsidR="00EF0DB5" w:rsidRPr="003A0CF4">
        <w:rPr>
          <w:rFonts w:cs="Times New Roman"/>
        </w:rPr>
        <w:t>-</w:t>
      </w:r>
      <w:r w:rsidR="00FA498F" w:rsidRPr="003A0CF4">
        <w:rPr>
          <w:rFonts w:cs="Times New Roman"/>
        </w:rPr>
        <w:t xml:space="preserve">adjunctive use of CGM in the European Union (G5™ Mobile CGM) </w:t>
      </w:r>
      <w:r w:rsidR="00FE1A25" w:rsidRPr="003A0CF4">
        <w:rPr>
          <w:rFonts w:cs="Times New Roman"/>
        </w:rPr>
        <w:t xml:space="preserve">reflects </w:t>
      </w:r>
      <w:r w:rsidR="00FA498F" w:rsidRPr="003A0CF4">
        <w:rPr>
          <w:rFonts w:cs="Times New Roman"/>
        </w:rPr>
        <w:t>improv</w:t>
      </w:r>
      <w:r w:rsidR="003378DE">
        <w:rPr>
          <w:rFonts w:cs="Times New Roman"/>
        </w:rPr>
        <w:t>ed</w:t>
      </w:r>
      <w:r w:rsidR="00FA498F" w:rsidRPr="003A0CF4">
        <w:rPr>
          <w:rFonts w:cs="Times New Roman"/>
        </w:rPr>
        <w:t xml:space="preserve"> accuracy and reliability of CGM and </w:t>
      </w:r>
      <w:r w:rsidR="005556CC" w:rsidRPr="003A0CF4">
        <w:rPr>
          <w:rFonts w:cs="Times New Roman"/>
        </w:rPr>
        <w:t xml:space="preserve">is </w:t>
      </w:r>
      <w:r w:rsidR="00FE1A25" w:rsidRPr="003A0CF4">
        <w:rPr>
          <w:rFonts w:cs="Times New Roman"/>
        </w:rPr>
        <w:t xml:space="preserve">important for improved performance and acceptability of </w:t>
      </w:r>
      <w:r w:rsidR="00D27B79">
        <w:rPr>
          <w:rFonts w:cs="Times New Roman"/>
        </w:rPr>
        <w:t xml:space="preserve">closed-loop </w:t>
      </w:r>
      <w:r w:rsidR="00D2102A" w:rsidRPr="003A0CF4">
        <w:rPr>
          <w:rFonts w:cs="Times New Roman"/>
        </w:rPr>
        <w:t>systems.</w:t>
      </w:r>
      <w:r w:rsidR="005556CC" w:rsidRPr="003A0CF4">
        <w:rPr>
          <w:rFonts w:cs="Times New Roman"/>
        </w:rPr>
        <w:t xml:space="preserve"> </w:t>
      </w:r>
      <w:r w:rsidR="00D2102A" w:rsidRPr="003A0CF4">
        <w:rPr>
          <w:rFonts w:cs="Times New Roman"/>
        </w:rPr>
        <w:t xml:space="preserve">Factory </w:t>
      </w:r>
      <w:r w:rsidR="00C146DD" w:rsidRPr="003A0CF4">
        <w:rPr>
          <w:rFonts w:cs="Times New Roman"/>
        </w:rPr>
        <w:t>calibrat</w:t>
      </w:r>
      <w:r w:rsidR="00052D02">
        <w:rPr>
          <w:rFonts w:cs="Times New Roman"/>
        </w:rPr>
        <w:t>ion of</w:t>
      </w:r>
      <w:r w:rsidR="00C146DD" w:rsidRPr="003A0CF4">
        <w:rPr>
          <w:rFonts w:cs="Times New Roman"/>
        </w:rPr>
        <w:t xml:space="preserve"> </w:t>
      </w:r>
      <w:r w:rsidR="00D2102A" w:rsidRPr="003A0CF4">
        <w:rPr>
          <w:rFonts w:cs="Times New Roman"/>
        </w:rPr>
        <w:t xml:space="preserve">CGM </w:t>
      </w:r>
      <w:r w:rsidR="00C146DD">
        <w:rPr>
          <w:rFonts w:cs="Times New Roman"/>
        </w:rPr>
        <w:t xml:space="preserve">systems </w:t>
      </w:r>
      <w:r w:rsidR="00C146DD" w:rsidRPr="003A0CF4">
        <w:rPr>
          <w:rFonts w:cs="Times New Roman"/>
        </w:rPr>
        <w:t>e</w:t>
      </w:r>
      <w:r w:rsidR="00C146DD">
        <w:rPr>
          <w:rFonts w:cs="Times New Roman"/>
        </w:rPr>
        <w:t>xclude</w:t>
      </w:r>
      <w:r w:rsidR="00052D02">
        <w:rPr>
          <w:rFonts w:cs="Times New Roman"/>
        </w:rPr>
        <w:t>s</w:t>
      </w:r>
      <w:r w:rsidR="00C146DD" w:rsidRPr="003A0CF4">
        <w:rPr>
          <w:rFonts w:cs="Times New Roman"/>
        </w:rPr>
        <w:t xml:space="preserve"> </w:t>
      </w:r>
      <w:r w:rsidR="00D2102A" w:rsidRPr="003A0CF4">
        <w:rPr>
          <w:rFonts w:cs="Times New Roman"/>
        </w:rPr>
        <w:t>an importan</w:t>
      </w:r>
      <w:r w:rsidR="00C146DD">
        <w:rPr>
          <w:rFonts w:cs="Times New Roman"/>
        </w:rPr>
        <w:t>t</w:t>
      </w:r>
      <w:r w:rsidR="00D2102A" w:rsidRPr="003A0CF4">
        <w:rPr>
          <w:rFonts w:cs="Times New Roman"/>
        </w:rPr>
        <w:t xml:space="preserve"> source of user-introduced error and</w:t>
      </w:r>
      <w:r w:rsidR="00052D02">
        <w:rPr>
          <w:rFonts w:cs="Times New Roman"/>
        </w:rPr>
        <w:t xml:space="preserve"> </w:t>
      </w:r>
      <w:r w:rsidR="00C146DD">
        <w:rPr>
          <w:rFonts w:cs="Times New Roman"/>
        </w:rPr>
        <w:t>improves</w:t>
      </w:r>
      <w:r w:rsidR="00D2102A" w:rsidRPr="003A0CF4">
        <w:rPr>
          <w:rFonts w:cs="Times New Roman"/>
        </w:rPr>
        <w:t xml:space="preserve"> </w:t>
      </w:r>
      <w:r w:rsidR="00C146DD">
        <w:rPr>
          <w:rFonts w:cs="Times New Roman"/>
        </w:rPr>
        <w:t>usability</w:t>
      </w:r>
      <w:r w:rsidR="00D2102A" w:rsidRPr="003A0CF4">
        <w:rPr>
          <w:rFonts w:cs="Times New Roman"/>
        </w:rPr>
        <w:t xml:space="preserve">. CGM systems that require no calibration are now available (Dexcom G6). </w:t>
      </w:r>
      <w:r w:rsidR="008C6D07" w:rsidRPr="003A0CF4">
        <w:rPr>
          <w:rFonts w:cs="Times New Roman"/>
        </w:rPr>
        <w:t xml:space="preserve">The </w:t>
      </w:r>
      <w:proofErr w:type="spellStart"/>
      <w:r w:rsidR="008C6D07" w:rsidRPr="003A0CF4">
        <w:rPr>
          <w:rFonts w:cs="Times New Roman"/>
        </w:rPr>
        <w:t>Eversense</w:t>
      </w:r>
      <w:proofErr w:type="spellEnd"/>
      <w:r w:rsidR="008C6D07" w:rsidRPr="003A0CF4">
        <w:rPr>
          <w:rFonts w:cs="Times New Roman"/>
        </w:rPr>
        <w:t xml:space="preserve"> CGM system (</w:t>
      </w:r>
      <w:proofErr w:type="spellStart"/>
      <w:r w:rsidR="008C6D07" w:rsidRPr="003A0CF4">
        <w:rPr>
          <w:rFonts w:cs="Times New Roman"/>
        </w:rPr>
        <w:t>Eversense</w:t>
      </w:r>
      <w:proofErr w:type="spellEnd"/>
      <w:r w:rsidR="008C6D07" w:rsidRPr="003A0CF4">
        <w:rPr>
          <w:rFonts w:cs="Times New Roman"/>
        </w:rPr>
        <w:t xml:space="preserve">™; </w:t>
      </w:r>
      <w:proofErr w:type="spellStart"/>
      <w:r w:rsidR="008C6D07" w:rsidRPr="003A0CF4">
        <w:rPr>
          <w:rFonts w:cs="Times New Roman"/>
        </w:rPr>
        <w:t>Senseonics</w:t>
      </w:r>
      <w:proofErr w:type="spellEnd"/>
      <w:r w:rsidR="008C6D07" w:rsidRPr="003A0CF4">
        <w:rPr>
          <w:rFonts w:cs="Times New Roman"/>
        </w:rPr>
        <w:t xml:space="preserve"> Inc., Germantown,</w:t>
      </w:r>
      <w:r w:rsidR="008C6D07" w:rsidRPr="00D2102A">
        <w:rPr>
          <w:rFonts w:cs="Times New Roman"/>
        </w:rPr>
        <w:t xml:space="preserve"> MD) is a </w:t>
      </w:r>
      <w:r w:rsidR="00EF0DB5" w:rsidRPr="00EF0DB5">
        <w:rPr>
          <w:rFonts w:cs="Times New Roman"/>
        </w:rPr>
        <w:t xml:space="preserve">commercially available </w:t>
      </w:r>
      <w:r w:rsidR="008C6D07" w:rsidRPr="00D2102A">
        <w:rPr>
          <w:rFonts w:cs="Times New Roman"/>
        </w:rPr>
        <w:t xml:space="preserve">long-term fully implantable sensor and allows easy removal of the transmitter without the need for sensor replacement. However, </w:t>
      </w:r>
      <w:r w:rsidR="00C146DD">
        <w:rPr>
          <w:rFonts w:cs="Times New Roman"/>
        </w:rPr>
        <w:t>requirement</w:t>
      </w:r>
      <w:r w:rsidR="008C6D07" w:rsidRPr="00D2102A">
        <w:rPr>
          <w:rFonts w:cs="Times New Roman"/>
        </w:rPr>
        <w:t xml:space="preserve"> for implantation and removal </w:t>
      </w:r>
      <w:r w:rsidR="00951234">
        <w:rPr>
          <w:rFonts w:cs="Times New Roman"/>
        </w:rPr>
        <w:t>with</w:t>
      </w:r>
      <w:r w:rsidR="00951234" w:rsidRPr="00D2102A">
        <w:rPr>
          <w:rFonts w:cs="Times New Roman"/>
        </w:rPr>
        <w:t xml:space="preserve"> </w:t>
      </w:r>
      <w:r w:rsidR="008C6D07" w:rsidRPr="00D2102A">
        <w:rPr>
          <w:rFonts w:cs="Times New Roman"/>
        </w:rPr>
        <w:t xml:space="preserve">minor surgery </w:t>
      </w:r>
      <w:r w:rsidR="00951234">
        <w:rPr>
          <w:rFonts w:cs="Times New Roman"/>
        </w:rPr>
        <w:t>causes</w:t>
      </w:r>
      <w:r w:rsidR="00951234" w:rsidRPr="00D2102A">
        <w:rPr>
          <w:rFonts w:cs="Times New Roman"/>
        </w:rPr>
        <w:t xml:space="preserve"> </w:t>
      </w:r>
      <w:r w:rsidR="008C6D07" w:rsidRPr="00D2102A">
        <w:rPr>
          <w:rFonts w:cs="Times New Roman"/>
        </w:rPr>
        <w:t xml:space="preserve">some discomfort </w:t>
      </w:r>
      <w:r w:rsidR="00951234">
        <w:rPr>
          <w:rFonts w:cs="Times New Roman"/>
        </w:rPr>
        <w:t>for</w:t>
      </w:r>
      <w:r w:rsidR="00951234" w:rsidRPr="00D2102A">
        <w:rPr>
          <w:rFonts w:cs="Times New Roman"/>
        </w:rPr>
        <w:t xml:space="preserve"> </w:t>
      </w:r>
      <w:r w:rsidR="008C6D07" w:rsidRPr="00D2102A">
        <w:rPr>
          <w:rFonts w:cs="Times New Roman"/>
        </w:rPr>
        <w:t xml:space="preserve">the patient and requires </w:t>
      </w:r>
      <w:r w:rsidR="00052D02">
        <w:rPr>
          <w:rFonts w:cs="Times New Roman"/>
        </w:rPr>
        <w:t xml:space="preserve">additional </w:t>
      </w:r>
      <w:r w:rsidR="008C6D07" w:rsidRPr="00D2102A">
        <w:rPr>
          <w:rFonts w:cs="Times New Roman"/>
        </w:rPr>
        <w:t xml:space="preserve">training </w:t>
      </w:r>
      <w:r w:rsidR="00052D02">
        <w:rPr>
          <w:rFonts w:cs="Times New Roman"/>
        </w:rPr>
        <w:t>for</w:t>
      </w:r>
      <w:r w:rsidR="00951234" w:rsidRPr="00D2102A">
        <w:rPr>
          <w:rFonts w:cs="Times New Roman"/>
        </w:rPr>
        <w:t xml:space="preserve"> </w:t>
      </w:r>
      <w:r w:rsidR="008C6D07" w:rsidRPr="00D2102A">
        <w:rPr>
          <w:rFonts w:cs="Times New Roman"/>
        </w:rPr>
        <w:t>clinician</w:t>
      </w:r>
      <w:r w:rsidR="00951234">
        <w:rPr>
          <w:rFonts w:cs="Times New Roman"/>
        </w:rPr>
        <w:t>s</w:t>
      </w:r>
      <w:r w:rsidR="008C6D07" w:rsidRPr="00D2102A">
        <w:rPr>
          <w:rFonts w:cs="Times New Roman"/>
        </w:rPr>
        <w:t>.</w:t>
      </w:r>
    </w:p>
    <w:p w:rsidR="003700F2" w:rsidRDefault="003700F2" w:rsidP="009C1755">
      <w:pPr>
        <w:spacing w:line="360" w:lineRule="auto"/>
        <w:jc w:val="both"/>
        <w:rPr>
          <w:rFonts w:cs="Times New Roman"/>
        </w:rPr>
      </w:pPr>
      <w:r w:rsidRPr="002E7411">
        <w:rPr>
          <w:rFonts w:cs="Times New Roman"/>
        </w:rPr>
        <w:t xml:space="preserve">At present, meal announcement with accurate carbohydrate counting is recommended to achieve optimal glucose control. </w:t>
      </w:r>
      <w:r w:rsidRPr="00351AD6">
        <w:rPr>
          <w:rFonts w:cs="Times New Roman"/>
        </w:rPr>
        <w:t xml:space="preserve">Ultra-rapid insulin analogues </w:t>
      </w:r>
      <w:r>
        <w:rPr>
          <w:rFonts w:cs="Times New Roman"/>
        </w:rPr>
        <w:t>or use of adjuncts (</w:t>
      </w:r>
      <w:proofErr w:type="spellStart"/>
      <w:r>
        <w:rPr>
          <w:rFonts w:cs="Times New Roman"/>
        </w:rPr>
        <w:t>pramlintide</w:t>
      </w:r>
      <w:proofErr w:type="spellEnd"/>
      <w:r>
        <w:rPr>
          <w:rFonts w:cs="Times New Roman"/>
        </w:rPr>
        <w:t>, GLP-1 agonists and DPP-4 inhibitors) to manage post-prandial glucose control may</w:t>
      </w:r>
      <w:r w:rsidRPr="00351AD6">
        <w:rPr>
          <w:rFonts w:cs="Times New Roman"/>
        </w:rPr>
        <w:t xml:space="preserve"> </w:t>
      </w:r>
      <w:r w:rsidRPr="00102B51">
        <w:rPr>
          <w:rFonts w:cs="Times New Roman"/>
        </w:rPr>
        <w:t xml:space="preserve">further improve </w:t>
      </w:r>
      <w:r>
        <w:rPr>
          <w:rFonts w:cs="Times New Roman"/>
        </w:rPr>
        <w:t xml:space="preserve">closed-loop system performance or even </w:t>
      </w:r>
      <w:r w:rsidRPr="00351AD6">
        <w:rPr>
          <w:rFonts w:cs="Times New Roman"/>
        </w:rPr>
        <w:t>enable efficacious</w:t>
      </w:r>
      <w:r w:rsidR="003F2B68">
        <w:rPr>
          <w:rFonts w:cs="Times New Roman"/>
        </w:rPr>
        <w:t xml:space="preserve"> and safe</w:t>
      </w:r>
      <w:r w:rsidRPr="00351AD6">
        <w:rPr>
          <w:rFonts w:cs="Times New Roman"/>
        </w:rPr>
        <w:t xml:space="preserve"> fully</w:t>
      </w:r>
      <w:r w:rsidR="00C31004">
        <w:rPr>
          <w:rFonts w:cs="Times New Roman"/>
        </w:rPr>
        <w:t>-automated</w:t>
      </w:r>
      <w:r w:rsidRPr="00351AD6">
        <w:rPr>
          <w:rFonts w:cs="Times New Roman"/>
        </w:rPr>
        <w:t xml:space="preserve"> closed-loop systems.</w:t>
      </w:r>
    </w:p>
    <w:p w:rsidR="00BD3DFF" w:rsidRDefault="00BD3DFF" w:rsidP="009C1755">
      <w:pPr>
        <w:spacing w:line="360" w:lineRule="auto"/>
        <w:jc w:val="both"/>
        <w:rPr>
          <w:rFonts w:cs="Times New Roman"/>
        </w:rPr>
      </w:pPr>
      <w:r w:rsidRPr="00BD3DFF">
        <w:rPr>
          <w:rFonts w:cs="Times New Roman"/>
        </w:rPr>
        <w:t xml:space="preserve">Addition of glucagon to closed-loop systems is limited </w:t>
      </w:r>
      <w:r w:rsidR="00C31004">
        <w:rPr>
          <w:rFonts w:cs="Times New Roman"/>
        </w:rPr>
        <w:t xml:space="preserve">at present </w:t>
      </w:r>
      <w:r w:rsidRPr="00BD3DFF">
        <w:rPr>
          <w:rFonts w:cs="Times New Roman"/>
        </w:rPr>
        <w:t xml:space="preserve">by the </w:t>
      </w:r>
      <w:r>
        <w:rPr>
          <w:rFonts w:cs="Times New Roman"/>
        </w:rPr>
        <w:t xml:space="preserve">need to exchange </w:t>
      </w:r>
      <w:r w:rsidRPr="00BD3DFF">
        <w:rPr>
          <w:rFonts w:cs="Times New Roman"/>
        </w:rPr>
        <w:t>the glucagon depot every 24h</w:t>
      </w:r>
      <w:r w:rsidR="00537D7F" w:rsidRPr="00537D7F">
        <w:t xml:space="preserve"> </w:t>
      </w:r>
      <w:r w:rsidR="00537D7F">
        <w:t xml:space="preserve">and </w:t>
      </w:r>
      <w:r w:rsidR="00537D7F">
        <w:rPr>
          <w:rFonts w:cs="Times New Roman"/>
        </w:rPr>
        <w:t>side-</w:t>
      </w:r>
      <w:r w:rsidR="00537D7F" w:rsidRPr="00537D7F">
        <w:rPr>
          <w:rFonts w:cs="Times New Roman"/>
        </w:rPr>
        <w:t xml:space="preserve">effects </w:t>
      </w:r>
      <w:r w:rsidR="00537D7F">
        <w:rPr>
          <w:rFonts w:cs="Times New Roman"/>
        </w:rPr>
        <w:t>including</w:t>
      </w:r>
      <w:r w:rsidR="00537D7F" w:rsidRPr="00537D7F">
        <w:rPr>
          <w:rFonts w:cs="Times New Roman"/>
        </w:rPr>
        <w:t xml:space="preserve"> nausea</w:t>
      </w:r>
      <w:r w:rsidRPr="00BD3DFF">
        <w:rPr>
          <w:rFonts w:cs="Times New Roman"/>
        </w:rPr>
        <w:t>. Novel glucagon analogues are under development but the full pharmacokinetic and saf</w:t>
      </w:r>
      <w:r w:rsidR="00537D7F">
        <w:rPr>
          <w:rFonts w:cs="Times New Roman"/>
        </w:rPr>
        <w:t>ety proﬁle is yet to be established</w:t>
      </w:r>
      <w:r w:rsidRPr="00BD3DFF">
        <w:rPr>
          <w:rFonts w:cs="Times New Roman"/>
        </w:rPr>
        <w:t xml:space="preserve">. </w:t>
      </w:r>
    </w:p>
    <w:p w:rsidR="003700F2" w:rsidRDefault="003700F2" w:rsidP="009C1755">
      <w:pPr>
        <w:spacing w:line="360" w:lineRule="auto"/>
        <w:jc w:val="both"/>
        <w:rPr>
          <w:rFonts w:cs="Times New Roman"/>
        </w:rPr>
      </w:pPr>
      <w:r w:rsidRPr="002E7411">
        <w:rPr>
          <w:rFonts w:cs="Times New Roman"/>
        </w:rPr>
        <w:t xml:space="preserve">Algorithms capable of integrating multiple signals may more accurately reflect the rapidly changing insulin requirements of a person with diabetes than CGM alone. </w:t>
      </w:r>
    </w:p>
    <w:p w:rsidR="00EF0DB5" w:rsidRDefault="003A0CF4" w:rsidP="009C1755">
      <w:pPr>
        <w:spacing w:line="360" w:lineRule="auto"/>
        <w:jc w:val="both"/>
      </w:pPr>
      <w:r>
        <w:rPr>
          <w:rFonts w:cs="Times New Roman"/>
        </w:rPr>
        <w:t>T</w:t>
      </w:r>
      <w:r w:rsidR="00DD3495">
        <w:rPr>
          <w:rFonts w:cs="Times New Roman"/>
        </w:rPr>
        <w:t xml:space="preserve">he speed of </w:t>
      </w:r>
      <w:r>
        <w:rPr>
          <w:rFonts w:cs="Times New Roman"/>
        </w:rPr>
        <w:t>appearance</w:t>
      </w:r>
      <w:r w:rsidR="00DD3495">
        <w:rPr>
          <w:rFonts w:cs="Times New Roman"/>
        </w:rPr>
        <w:t xml:space="preserve"> of artificial pancreas</w:t>
      </w:r>
      <w:r>
        <w:rPr>
          <w:rFonts w:cs="Times New Roman"/>
        </w:rPr>
        <w:t xml:space="preserve"> systems into</w:t>
      </w:r>
      <w:r w:rsidR="00DD3495">
        <w:rPr>
          <w:rFonts w:cs="Times New Roman"/>
        </w:rPr>
        <w:t xml:space="preserve"> routine clinical practice</w:t>
      </w:r>
      <w:r w:rsidRPr="003A0CF4">
        <w:t xml:space="preserve"> </w:t>
      </w:r>
      <w:r w:rsidRPr="003A0CF4">
        <w:rPr>
          <w:rFonts w:cs="Times New Roman"/>
        </w:rPr>
        <w:t>will largely be dependent upon regulatory approvals</w:t>
      </w:r>
      <w:r w:rsidR="00DD3495">
        <w:rPr>
          <w:rFonts w:cs="Times New Roman"/>
        </w:rPr>
        <w:t xml:space="preserve">. </w:t>
      </w:r>
      <w:r w:rsidR="00BB74F8">
        <w:rPr>
          <w:rFonts w:cs="Times New Roman"/>
        </w:rPr>
        <w:t>T</w:t>
      </w:r>
      <w:r w:rsidR="00EF0DB5">
        <w:rPr>
          <w:rFonts w:cs="Times New Roman"/>
        </w:rPr>
        <w:t xml:space="preserve">he </w:t>
      </w:r>
      <w:r w:rsidR="00DD3495">
        <w:rPr>
          <w:rFonts w:cs="Times New Roman"/>
        </w:rPr>
        <w:t>FDA</w:t>
      </w:r>
      <w:r w:rsidR="00EF0DB5">
        <w:rPr>
          <w:rFonts w:cs="Times New Roman"/>
        </w:rPr>
        <w:t xml:space="preserve"> recently approved the first integrated CGM </w:t>
      </w:r>
      <w:r w:rsidR="00D27B79">
        <w:rPr>
          <w:rFonts w:cs="Times New Roman"/>
        </w:rPr>
        <w:t>(</w:t>
      </w:r>
      <w:proofErr w:type="spellStart"/>
      <w:r w:rsidR="00D27B79">
        <w:rPr>
          <w:rFonts w:cs="Times New Roman"/>
        </w:rPr>
        <w:t>iCGM</w:t>
      </w:r>
      <w:proofErr w:type="spellEnd"/>
      <w:r w:rsidR="00D27B79">
        <w:rPr>
          <w:rFonts w:cs="Times New Roman"/>
        </w:rPr>
        <w:t xml:space="preserve">) </w:t>
      </w:r>
      <w:r w:rsidR="00EF0DB5">
        <w:rPr>
          <w:rFonts w:cs="Times New Roman"/>
        </w:rPr>
        <w:t>system (</w:t>
      </w:r>
      <w:proofErr w:type="spellStart"/>
      <w:r w:rsidR="005120E1" w:rsidRPr="00EF0DB5">
        <w:rPr>
          <w:rFonts w:cs="Times New Roman"/>
        </w:rPr>
        <w:t>Dexcom</w:t>
      </w:r>
      <w:proofErr w:type="spellEnd"/>
      <w:r w:rsidR="005120E1" w:rsidRPr="00EF0DB5">
        <w:rPr>
          <w:rFonts w:cs="Times New Roman"/>
        </w:rPr>
        <w:t xml:space="preserve"> G6</w:t>
      </w:r>
      <w:r w:rsidR="00EF0DB5">
        <w:rPr>
          <w:rFonts w:cs="Times New Roman"/>
        </w:rPr>
        <w:t>)</w:t>
      </w:r>
      <w:r w:rsidR="005120E1" w:rsidRPr="00EF0DB5">
        <w:rPr>
          <w:rFonts w:cs="Times New Roman"/>
        </w:rPr>
        <w:t xml:space="preserve"> </w:t>
      </w:r>
      <w:r w:rsidR="00EF0DB5">
        <w:rPr>
          <w:rFonts w:cs="Times New Roman"/>
        </w:rPr>
        <w:t>which can</w:t>
      </w:r>
      <w:r w:rsidR="005120E1" w:rsidRPr="00EF0DB5">
        <w:rPr>
          <w:rFonts w:cs="Times New Roman"/>
        </w:rPr>
        <w:t xml:space="preserve"> be </w:t>
      </w:r>
      <w:r w:rsidR="003917E5">
        <w:rPr>
          <w:rFonts w:cs="Times New Roman"/>
        </w:rPr>
        <w:t>combined</w:t>
      </w:r>
      <w:r w:rsidR="003917E5" w:rsidRPr="00EF0DB5">
        <w:rPr>
          <w:rFonts w:cs="Times New Roman"/>
        </w:rPr>
        <w:t xml:space="preserve"> </w:t>
      </w:r>
      <w:r w:rsidR="005120E1" w:rsidRPr="00E90506">
        <w:rPr>
          <w:rFonts w:cs="Times New Roman"/>
        </w:rPr>
        <w:t xml:space="preserve">with other medical devices </w:t>
      </w:r>
      <w:r w:rsidR="00601CB7" w:rsidRPr="00601CB7">
        <w:rPr>
          <w:rFonts w:cs="Times New Roman"/>
        </w:rPr>
        <w:t xml:space="preserve">as part of an integrated system </w:t>
      </w:r>
      <w:r w:rsidR="00EF0DB5" w:rsidRPr="00E90506">
        <w:rPr>
          <w:rFonts w:cs="Times New Roman"/>
        </w:rPr>
        <w:t>including</w:t>
      </w:r>
      <w:r w:rsidR="005120E1" w:rsidRPr="00EF0DB5">
        <w:rPr>
          <w:rFonts w:cs="Times New Roman"/>
        </w:rPr>
        <w:t xml:space="preserve"> </w:t>
      </w:r>
      <w:r w:rsidR="00E90506">
        <w:rPr>
          <w:rFonts w:cs="Times New Roman"/>
        </w:rPr>
        <w:t>closed-loop</w:t>
      </w:r>
      <w:r w:rsidR="00EF0DB5">
        <w:rPr>
          <w:rFonts w:cs="Times New Roman"/>
        </w:rPr>
        <w:t xml:space="preserve"> systems</w:t>
      </w:r>
      <w:r w:rsidR="005120E1" w:rsidRPr="00EF0DB5">
        <w:rPr>
          <w:rFonts w:cs="Times New Roman"/>
        </w:rPr>
        <w:t xml:space="preserve">. </w:t>
      </w:r>
      <w:r w:rsidR="00E90506">
        <w:rPr>
          <w:rFonts w:cs="Times New Roman"/>
        </w:rPr>
        <w:t xml:space="preserve">This device </w:t>
      </w:r>
      <w:r w:rsidR="00EF0DB5">
        <w:rPr>
          <w:rFonts w:cs="Times New Roman"/>
        </w:rPr>
        <w:t xml:space="preserve">has been classified </w:t>
      </w:r>
      <w:r w:rsidR="00E90506">
        <w:rPr>
          <w:rFonts w:cs="Times New Roman"/>
        </w:rPr>
        <w:t>in</w:t>
      </w:r>
      <w:r w:rsidR="00EF0DB5">
        <w:rPr>
          <w:rFonts w:cs="Times New Roman"/>
        </w:rPr>
        <w:t xml:space="preserve"> class II enabling </w:t>
      </w:r>
      <w:r w:rsidR="005120E1" w:rsidRPr="00EF0DB5">
        <w:rPr>
          <w:rFonts w:cs="Times New Roman"/>
        </w:rPr>
        <w:t xml:space="preserve">developers of </w:t>
      </w:r>
      <w:proofErr w:type="spellStart"/>
      <w:r w:rsidR="005120E1" w:rsidRPr="00EF0DB5">
        <w:rPr>
          <w:rFonts w:cs="Times New Roman"/>
        </w:rPr>
        <w:t>iCGM</w:t>
      </w:r>
      <w:proofErr w:type="spellEnd"/>
      <w:r w:rsidR="005120E1" w:rsidRPr="00EF0DB5">
        <w:rPr>
          <w:rFonts w:cs="Times New Roman"/>
        </w:rPr>
        <w:t xml:space="preserve"> systems </w:t>
      </w:r>
      <w:r w:rsidR="00EF5F48" w:rsidRPr="00EF5F48">
        <w:rPr>
          <w:rFonts w:cs="Times New Roman"/>
        </w:rPr>
        <w:t xml:space="preserve">the least burdensome </w:t>
      </w:r>
      <w:r w:rsidR="00EF5F48">
        <w:rPr>
          <w:rFonts w:cs="Times New Roman"/>
        </w:rPr>
        <w:t xml:space="preserve">pathway </w:t>
      </w:r>
      <w:r w:rsidR="005120E1" w:rsidRPr="00EF0DB5">
        <w:rPr>
          <w:rFonts w:cs="Times New Roman"/>
        </w:rPr>
        <w:t xml:space="preserve">to bring products to market </w:t>
      </w:r>
      <w:r w:rsidR="00EF5F48">
        <w:rPr>
          <w:rFonts w:cs="Times New Roman"/>
        </w:rPr>
        <w:t>in the future</w:t>
      </w:r>
      <w:r w:rsidR="005120E1" w:rsidRPr="00EF0DB5">
        <w:rPr>
          <w:rFonts w:cs="Times New Roman"/>
        </w:rPr>
        <w:t>.</w:t>
      </w:r>
      <w:r w:rsidR="00E90506">
        <w:t xml:space="preserve"> </w:t>
      </w:r>
      <w:r w:rsidR="001135B8">
        <w:t xml:space="preserve">While the </w:t>
      </w:r>
      <w:r w:rsidR="001135B8" w:rsidRPr="001135B8">
        <w:t xml:space="preserve">FDA </w:t>
      </w:r>
      <w:r w:rsidR="001135B8">
        <w:t xml:space="preserve">have taken positive steps to expedite similar </w:t>
      </w:r>
      <w:r w:rsidR="00427565">
        <w:t>products through regulatory pro</w:t>
      </w:r>
      <w:r w:rsidR="001135B8">
        <w:t xml:space="preserve">cedures, the new </w:t>
      </w:r>
      <w:r w:rsidR="001135B8" w:rsidRPr="001135B8">
        <w:lastRenderedPageBreak/>
        <w:t xml:space="preserve">European </w:t>
      </w:r>
      <w:r w:rsidR="00E90506" w:rsidRPr="00E90506">
        <w:t>Medical Devices Regulation</w:t>
      </w:r>
      <w:r w:rsidR="001135B8" w:rsidRPr="001135B8">
        <w:t xml:space="preserve"> </w:t>
      </w:r>
      <w:r w:rsidR="001135B8">
        <w:t xml:space="preserve">is likely to </w:t>
      </w:r>
      <w:r w:rsidR="00DD3495">
        <w:t>cause</w:t>
      </w:r>
      <w:r w:rsidR="001135B8">
        <w:t xml:space="preserve"> </w:t>
      </w:r>
      <w:r w:rsidR="007E2D9E">
        <w:t>delays in</w:t>
      </w:r>
      <w:r w:rsidR="001135B8" w:rsidRPr="001135B8">
        <w:t xml:space="preserve"> development and approvals</w:t>
      </w:r>
      <w:r w:rsidR="00DD3495">
        <w:t xml:space="preserve"> and therefore appearance of artificial pancreas systems in clinical practice</w:t>
      </w:r>
      <w:r w:rsidR="007E2D9E">
        <w:t>.</w:t>
      </w:r>
    </w:p>
    <w:p w:rsidR="005120E1" w:rsidRPr="00E90506" w:rsidRDefault="00E90506" w:rsidP="009C1755">
      <w:pPr>
        <w:spacing w:line="360" w:lineRule="auto"/>
        <w:jc w:val="both"/>
      </w:pPr>
      <w:r>
        <w:t xml:space="preserve">Increased </w:t>
      </w:r>
      <w:r w:rsidRPr="00E90506">
        <w:t>flexibility to choose different combinations of devices for closed-loop systems</w:t>
      </w:r>
      <w:r>
        <w:t xml:space="preserve"> is likely to improve both performance and user experience. </w:t>
      </w:r>
      <w:r w:rsidR="00427565">
        <w:t xml:space="preserve">JDRF </w:t>
      </w:r>
      <w:r>
        <w:t>recently</w:t>
      </w:r>
      <w:r w:rsidR="00427565">
        <w:t xml:space="preserve"> launched an initiative </w:t>
      </w:r>
      <w:r w:rsidR="00427565" w:rsidRPr="00427565">
        <w:t xml:space="preserve">to </w:t>
      </w:r>
      <w:r w:rsidR="00427565">
        <w:t>expedite</w:t>
      </w:r>
      <w:r>
        <w:t xml:space="preserve"> the development of ‘open protocol’</w:t>
      </w:r>
      <w:r w:rsidR="00427565" w:rsidRPr="00427565">
        <w:t xml:space="preserve"> devices </w:t>
      </w:r>
      <w:r w:rsidR="00427565">
        <w:t>(</w:t>
      </w:r>
      <w:r w:rsidR="003700F2">
        <w:t xml:space="preserve">insulin </w:t>
      </w:r>
      <w:r w:rsidR="00427565">
        <w:t xml:space="preserve">pumps and CGM) </w:t>
      </w:r>
      <w:r w:rsidR="00427565" w:rsidRPr="00427565">
        <w:t>for automated insulin delivery</w:t>
      </w:r>
      <w:r w:rsidR="00427565">
        <w:t xml:space="preserve">. </w:t>
      </w:r>
      <w:r>
        <w:t>This</w:t>
      </w:r>
      <w:r w:rsidR="00427565">
        <w:t xml:space="preserve"> initiative </w:t>
      </w:r>
      <w:r w:rsidR="0082729A">
        <w:t xml:space="preserve">aims to </w:t>
      </w:r>
      <w:r w:rsidR="00427565">
        <w:t xml:space="preserve">encourage manufacturers </w:t>
      </w:r>
      <w:r w:rsidR="005D0291">
        <w:t xml:space="preserve">of </w:t>
      </w:r>
      <w:r w:rsidR="005D0291" w:rsidRPr="005D0291">
        <w:t xml:space="preserve">pump and CGM </w:t>
      </w:r>
      <w:r w:rsidR="005D0291">
        <w:t xml:space="preserve">systems </w:t>
      </w:r>
      <w:r w:rsidR="00427565">
        <w:t xml:space="preserve">to provide standardised </w:t>
      </w:r>
      <w:r w:rsidR="0082729A">
        <w:t>and</w:t>
      </w:r>
      <w:r w:rsidR="00427565">
        <w:t xml:space="preserve"> secure co</w:t>
      </w:r>
      <w:r w:rsidR="000A1051">
        <w:t>mmunication</w:t>
      </w:r>
      <w:r w:rsidR="00427565">
        <w:t xml:space="preserve"> with other devices and smartphone apps</w:t>
      </w:r>
      <w:r w:rsidR="00427565" w:rsidRPr="00427565">
        <w:t xml:space="preserve"> to </w:t>
      </w:r>
      <w:r w:rsidR="0082729A">
        <w:t>allow</w:t>
      </w:r>
      <w:r w:rsidR="0082729A" w:rsidRPr="00427565">
        <w:t xml:space="preserve"> </w:t>
      </w:r>
      <w:r w:rsidR="00427565">
        <w:t>interoperability</w:t>
      </w:r>
      <w:r>
        <w:t>.</w:t>
      </w:r>
      <w:r w:rsidR="00427565">
        <w:t xml:space="preserve"> </w:t>
      </w:r>
    </w:p>
    <w:p w:rsidR="00D30C46" w:rsidRDefault="003700F2" w:rsidP="009C1755">
      <w:pPr>
        <w:spacing w:line="360" w:lineRule="auto"/>
        <w:jc w:val="both"/>
        <w:rPr>
          <w:rFonts w:cs="Times New Roman"/>
        </w:rPr>
      </w:pPr>
      <w:r>
        <w:rPr>
          <w:rFonts w:cs="Times New Roman"/>
        </w:rPr>
        <w:t xml:space="preserve">Data from </w:t>
      </w:r>
      <w:r w:rsidR="00D30C46">
        <w:rPr>
          <w:rFonts w:cs="Times New Roman"/>
        </w:rPr>
        <w:t xml:space="preserve">CGM </w:t>
      </w:r>
      <w:r w:rsidR="007E2D9E">
        <w:rPr>
          <w:rFonts w:cs="Times New Roman"/>
        </w:rPr>
        <w:t>and pump</w:t>
      </w:r>
      <w:r>
        <w:rPr>
          <w:rFonts w:cs="Times New Roman"/>
        </w:rPr>
        <w:t>s</w:t>
      </w:r>
      <w:r w:rsidR="00D30C46">
        <w:rPr>
          <w:rFonts w:cs="Times New Roman"/>
        </w:rPr>
        <w:t xml:space="preserve"> </w:t>
      </w:r>
      <w:r w:rsidR="00CE181E">
        <w:rPr>
          <w:rFonts w:cs="Times New Roman"/>
        </w:rPr>
        <w:t>are</w:t>
      </w:r>
      <w:r w:rsidR="00D30C46">
        <w:rPr>
          <w:rFonts w:cs="Times New Roman"/>
        </w:rPr>
        <w:t xml:space="preserve"> uploaded to the Cloud and d</w:t>
      </w:r>
      <w:r w:rsidR="00D30C46" w:rsidRPr="00D30C46">
        <w:rPr>
          <w:rFonts w:cs="Times New Roman"/>
        </w:rPr>
        <w:t>iabetes data management platforms</w:t>
      </w:r>
      <w:r>
        <w:rPr>
          <w:rFonts w:cs="Times New Roman"/>
        </w:rPr>
        <w:t xml:space="preserve"> </w:t>
      </w:r>
      <w:r w:rsidR="001E1C68">
        <w:rPr>
          <w:rFonts w:cs="Times New Roman"/>
        </w:rPr>
        <w:t>such as</w:t>
      </w:r>
      <w:r w:rsidR="00D30C46" w:rsidRPr="00D30C46">
        <w:rPr>
          <w:rFonts w:cs="Times New Roman"/>
        </w:rPr>
        <w:t xml:space="preserve"> </w:t>
      </w:r>
      <w:proofErr w:type="spellStart"/>
      <w:r w:rsidR="00087EF4" w:rsidRPr="00087EF4">
        <w:rPr>
          <w:rFonts w:cs="Times New Roman"/>
        </w:rPr>
        <w:t>Diasend</w:t>
      </w:r>
      <w:proofErr w:type="spellEnd"/>
      <w:r w:rsidR="00087EF4">
        <w:rPr>
          <w:rFonts w:cs="Times New Roman"/>
        </w:rPr>
        <w:t>/</w:t>
      </w:r>
      <w:proofErr w:type="spellStart"/>
      <w:r w:rsidR="00D30C46" w:rsidRPr="00D30C46">
        <w:rPr>
          <w:rFonts w:cs="Times New Roman"/>
        </w:rPr>
        <w:t>Gloo</w:t>
      </w:r>
      <w:r w:rsidR="00D30C46">
        <w:rPr>
          <w:rFonts w:cs="Times New Roman"/>
        </w:rPr>
        <w:t>ko</w:t>
      </w:r>
      <w:proofErr w:type="spellEnd"/>
      <w:r w:rsidR="00D30C46">
        <w:rPr>
          <w:rFonts w:cs="Times New Roman"/>
        </w:rPr>
        <w:t>® (</w:t>
      </w:r>
      <w:proofErr w:type="spellStart"/>
      <w:r w:rsidR="00D30C46">
        <w:rPr>
          <w:rFonts w:cs="Times New Roman"/>
        </w:rPr>
        <w:t>Glooko</w:t>
      </w:r>
      <w:proofErr w:type="spellEnd"/>
      <w:r w:rsidR="00D30C46">
        <w:rPr>
          <w:rFonts w:cs="Times New Roman"/>
        </w:rPr>
        <w:t>, Palo Alto, CA) making</w:t>
      </w:r>
      <w:r w:rsidR="00D30C46" w:rsidRPr="00D30C46">
        <w:rPr>
          <w:rFonts w:cs="Times New Roman"/>
        </w:rPr>
        <w:t xml:space="preserve"> data from </w:t>
      </w:r>
      <w:r w:rsidR="003917E5">
        <w:rPr>
          <w:rFonts w:cs="Times New Roman"/>
        </w:rPr>
        <w:t xml:space="preserve">a broad range of compatible diabetes </w:t>
      </w:r>
      <w:r w:rsidR="00D30C46" w:rsidRPr="00D30C46">
        <w:rPr>
          <w:rFonts w:cs="Times New Roman"/>
        </w:rPr>
        <w:t xml:space="preserve">devices available to users and healthcare providers through </w:t>
      </w:r>
      <w:r w:rsidR="003917E5" w:rsidRPr="003917E5">
        <w:rPr>
          <w:rFonts w:cs="Times New Roman"/>
        </w:rPr>
        <w:t>universal portals</w:t>
      </w:r>
      <w:r w:rsidR="003917E5" w:rsidRPr="003917E5" w:rsidDel="009C4852">
        <w:rPr>
          <w:rFonts w:cs="Times New Roman"/>
        </w:rPr>
        <w:t xml:space="preserve"> </w:t>
      </w:r>
      <w:r w:rsidR="003F2B68">
        <w:rPr>
          <w:rFonts w:cs="Times New Roman"/>
        </w:rPr>
        <w:t>and</w:t>
      </w:r>
      <w:r w:rsidR="003917E5">
        <w:rPr>
          <w:rFonts w:cs="Times New Roman"/>
        </w:rPr>
        <w:t xml:space="preserve"> </w:t>
      </w:r>
      <w:r w:rsidR="00D30C46" w:rsidRPr="00D30C46">
        <w:rPr>
          <w:rFonts w:cs="Times New Roman"/>
        </w:rPr>
        <w:t>smartphone application</w:t>
      </w:r>
      <w:r w:rsidR="009C4852">
        <w:rPr>
          <w:rFonts w:cs="Times New Roman"/>
        </w:rPr>
        <w:t>s</w:t>
      </w:r>
      <w:r w:rsidR="00D30C46" w:rsidRPr="00D30C46">
        <w:rPr>
          <w:rFonts w:cs="Times New Roman"/>
        </w:rPr>
        <w:t>.</w:t>
      </w:r>
      <w:r w:rsidR="00D30C46">
        <w:rPr>
          <w:rFonts w:cs="Times New Roman"/>
        </w:rPr>
        <w:t xml:space="preserve"> The way in which </w:t>
      </w:r>
      <w:r w:rsidR="001135B8">
        <w:rPr>
          <w:rFonts w:cs="Times New Roman"/>
        </w:rPr>
        <w:t xml:space="preserve">closed-loop </w:t>
      </w:r>
      <w:r w:rsidR="00D30C46">
        <w:rPr>
          <w:rFonts w:cs="Times New Roman"/>
        </w:rPr>
        <w:t xml:space="preserve">data is integrated and visualised on such platforms </w:t>
      </w:r>
      <w:r w:rsidR="001135B8">
        <w:rPr>
          <w:rFonts w:cs="Times New Roman"/>
        </w:rPr>
        <w:t xml:space="preserve">needs consideration </w:t>
      </w:r>
      <w:r w:rsidR="007E2D9E">
        <w:rPr>
          <w:rFonts w:cs="Times New Roman"/>
        </w:rPr>
        <w:t>to support</w:t>
      </w:r>
      <w:r w:rsidR="00D30C46" w:rsidRPr="00D30C46">
        <w:rPr>
          <w:rFonts w:cs="Times New Roman"/>
        </w:rPr>
        <w:t xml:space="preserve"> </w:t>
      </w:r>
      <w:r w:rsidR="001E1C68">
        <w:rPr>
          <w:rFonts w:cs="Times New Roman"/>
        </w:rPr>
        <w:t xml:space="preserve">optimal </w:t>
      </w:r>
      <w:r w:rsidR="007E2D9E">
        <w:rPr>
          <w:rFonts w:cs="Times New Roman"/>
        </w:rPr>
        <w:t>usability</w:t>
      </w:r>
      <w:r w:rsidR="001135B8">
        <w:rPr>
          <w:rFonts w:cs="Times New Roman"/>
        </w:rPr>
        <w:t xml:space="preserve"> by both users and healthcare professionals.</w:t>
      </w:r>
    </w:p>
    <w:p w:rsidR="002E7411" w:rsidRDefault="001135B8" w:rsidP="009C1755">
      <w:pPr>
        <w:spacing w:line="360" w:lineRule="auto"/>
        <w:jc w:val="both"/>
        <w:rPr>
          <w:rFonts w:cs="Times New Roman"/>
        </w:rPr>
      </w:pPr>
      <w:r>
        <w:rPr>
          <w:rFonts w:cs="Times New Roman"/>
        </w:rPr>
        <w:t xml:space="preserve">Remote monitoring capabilities, such as </w:t>
      </w:r>
      <w:r w:rsidR="00FE2F27">
        <w:rPr>
          <w:rFonts w:cs="Times New Roman"/>
        </w:rPr>
        <w:t xml:space="preserve">the </w:t>
      </w:r>
      <w:r>
        <w:rPr>
          <w:rFonts w:cs="Times New Roman"/>
        </w:rPr>
        <w:t xml:space="preserve">Dexcom </w:t>
      </w:r>
      <w:r w:rsidRPr="001135B8">
        <w:rPr>
          <w:rFonts w:cs="Times New Roman"/>
        </w:rPr>
        <w:t>Share</w:t>
      </w:r>
      <w:r w:rsidR="00FE2F27">
        <w:rPr>
          <w:rFonts w:cs="Times New Roman"/>
        </w:rPr>
        <w:t xml:space="preserve"> feature,</w:t>
      </w:r>
      <w:r w:rsidRPr="001135B8">
        <w:rPr>
          <w:rFonts w:cs="Times New Roman"/>
        </w:rPr>
        <w:t xml:space="preserve"> </w:t>
      </w:r>
      <w:r w:rsidR="00FE2F27">
        <w:rPr>
          <w:rFonts w:cs="Times New Roman"/>
        </w:rPr>
        <w:t>which allows</w:t>
      </w:r>
      <w:r w:rsidRPr="001135B8">
        <w:rPr>
          <w:rFonts w:cs="Times New Roman"/>
        </w:rPr>
        <w:t xml:space="preserve"> </w:t>
      </w:r>
      <w:r w:rsidR="009C4852">
        <w:rPr>
          <w:rFonts w:cs="Times New Roman"/>
        </w:rPr>
        <w:t xml:space="preserve">sharing of </w:t>
      </w:r>
      <w:r w:rsidRPr="001135B8">
        <w:rPr>
          <w:rFonts w:cs="Times New Roman"/>
        </w:rPr>
        <w:t xml:space="preserve">glucose data with up to five iOS or Android followers </w:t>
      </w:r>
      <w:r w:rsidR="00FE2F27">
        <w:rPr>
          <w:rFonts w:cs="Times New Roman"/>
        </w:rPr>
        <w:t>is likely to</w:t>
      </w:r>
      <w:r w:rsidR="002E7411" w:rsidRPr="002E7411">
        <w:rPr>
          <w:rFonts w:cs="Times New Roman"/>
        </w:rPr>
        <w:t xml:space="preserve"> further increase appeal and acceptability</w:t>
      </w:r>
      <w:r w:rsidR="00087EF4">
        <w:rPr>
          <w:rFonts w:cs="Times New Roman"/>
        </w:rPr>
        <w:t xml:space="preserve"> particularly for parents of children with T1D</w:t>
      </w:r>
      <w:r w:rsidR="000B1D2A">
        <w:rPr>
          <w:rFonts w:cs="Times New Roman"/>
        </w:rPr>
        <w:t>M</w:t>
      </w:r>
      <w:r w:rsidR="002E7411" w:rsidRPr="002E7411">
        <w:rPr>
          <w:rFonts w:cs="Times New Roman"/>
        </w:rPr>
        <w:t xml:space="preserve">. </w:t>
      </w:r>
    </w:p>
    <w:p w:rsidR="009E6F23" w:rsidRDefault="006130AC" w:rsidP="009C1755">
      <w:pPr>
        <w:spacing w:line="360" w:lineRule="auto"/>
        <w:jc w:val="both"/>
        <w:rPr>
          <w:rFonts w:cs="Times New Roman"/>
        </w:rPr>
      </w:pPr>
      <w:r w:rsidRPr="006130AC">
        <w:rPr>
          <w:rFonts w:cs="Times New Roman"/>
        </w:rPr>
        <w:t xml:space="preserve">Application of </w:t>
      </w:r>
      <w:r w:rsidR="001E51D9">
        <w:rPr>
          <w:rFonts w:cs="Times New Roman"/>
        </w:rPr>
        <w:t>the artificial pancreas in particular cohorts (</w:t>
      </w:r>
      <w:r w:rsidRPr="006130AC">
        <w:rPr>
          <w:rFonts w:cs="Times New Roman"/>
        </w:rPr>
        <w:t>individuals newly diagnosed with T1D</w:t>
      </w:r>
      <w:r w:rsidR="000B1D2A">
        <w:rPr>
          <w:rFonts w:cs="Times New Roman"/>
        </w:rPr>
        <w:t>M</w:t>
      </w:r>
      <w:r w:rsidRPr="006130AC">
        <w:rPr>
          <w:rFonts w:cs="Times New Roman"/>
        </w:rPr>
        <w:t xml:space="preserve"> to prolong endogenous insulin secretion and </w:t>
      </w:r>
      <w:r w:rsidR="000B1D2A">
        <w:rPr>
          <w:rFonts w:cs="Times New Roman"/>
        </w:rPr>
        <w:t>people</w:t>
      </w:r>
      <w:r w:rsidRPr="006130AC">
        <w:rPr>
          <w:rFonts w:cs="Times New Roman"/>
        </w:rPr>
        <w:t xml:space="preserve"> with impa</w:t>
      </w:r>
      <w:r w:rsidR="001E51D9">
        <w:rPr>
          <w:rFonts w:cs="Times New Roman"/>
        </w:rPr>
        <w:t>ired awareness of hypoglycaemia),</w:t>
      </w:r>
      <w:r w:rsidRPr="006130AC">
        <w:rPr>
          <w:rFonts w:cs="Times New Roman"/>
        </w:rPr>
        <w:t xml:space="preserve"> will be useful to determine those who can benefit most from </w:t>
      </w:r>
      <w:r w:rsidR="00D27B79">
        <w:rPr>
          <w:rFonts w:cs="Times New Roman"/>
        </w:rPr>
        <w:t xml:space="preserve">closed-loop </w:t>
      </w:r>
      <w:r w:rsidRPr="006130AC">
        <w:rPr>
          <w:rFonts w:cs="Times New Roman"/>
        </w:rPr>
        <w:t>technology.</w:t>
      </w:r>
      <w:r>
        <w:rPr>
          <w:rFonts w:cs="Times New Roman"/>
        </w:rPr>
        <w:t xml:space="preserve"> </w:t>
      </w:r>
    </w:p>
    <w:p w:rsidR="001E51D9" w:rsidRPr="003A0CF4" w:rsidRDefault="001E51D9" w:rsidP="009C1755">
      <w:pPr>
        <w:spacing w:line="360" w:lineRule="auto"/>
        <w:jc w:val="both"/>
        <w:rPr>
          <w:rFonts w:cs="Times New Roman"/>
          <w:b/>
        </w:rPr>
      </w:pPr>
    </w:p>
    <w:p w:rsidR="003A0CF4" w:rsidRPr="0033301C" w:rsidRDefault="003A0CF4" w:rsidP="009C1755">
      <w:pPr>
        <w:spacing w:line="360" w:lineRule="auto"/>
        <w:jc w:val="both"/>
        <w:rPr>
          <w:rFonts w:cs="Times New Roman"/>
          <w:b/>
          <w:u w:val="single"/>
        </w:rPr>
      </w:pPr>
      <w:r w:rsidRPr="0033301C">
        <w:rPr>
          <w:rFonts w:cs="Times New Roman"/>
          <w:b/>
          <w:u w:val="single"/>
        </w:rPr>
        <w:t>Conclusion</w:t>
      </w:r>
      <w:r w:rsidR="00BC38D6">
        <w:rPr>
          <w:rFonts w:cs="Times New Roman"/>
          <w:b/>
          <w:u w:val="single"/>
        </w:rPr>
        <w:t>s</w:t>
      </w:r>
    </w:p>
    <w:p w:rsidR="006130AC" w:rsidRPr="00067640" w:rsidRDefault="003A0CF4" w:rsidP="009C1755">
      <w:pPr>
        <w:spacing w:line="360" w:lineRule="auto"/>
        <w:jc w:val="both"/>
        <w:rPr>
          <w:rFonts w:cs="Times New Roman"/>
        </w:rPr>
      </w:pPr>
      <w:r>
        <w:rPr>
          <w:rFonts w:cs="Times New Roman"/>
        </w:rPr>
        <w:t>Since</w:t>
      </w:r>
      <w:r w:rsidR="001E51D9">
        <w:rPr>
          <w:rFonts w:cs="Times New Roman"/>
        </w:rPr>
        <w:t xml:space="preserve"> the </w:t>
      </w:r>
      <w:r w:rsidR="00067640">
        <w:rPr>
          <w:rFonts w:cs="Times New Roman"/>
        </w:rPr>
        <w:t xml:space="preserve">James Lind Alliance </w:t>
      </w:r>
      <w:r w:rsidR="001E51D9">
        <w:rPr>
          <w:rFonts w:cs="Times New Roman"/>
        </w:rPr>
        <w:t xml:space="preserve">research priorities </w:t>
      </w:r>
      <w:r w:rsidR="00067640">
        <w:rPr>
          <w:rFonts w:cs="Times New Roman"/>
        </w:rPr>
        <w:t>for T1D</w:t>
      </w:r>
      <w:r w:rsidR="000B1D2A">
        <w:rPr>
          <w:rFonts w:cs="Times New Roman"/>
        </w:rPr>
        <w:t>M</w:t>
      </w:r>
      <w:r w:rsidR="00067640">
        <w:rPr>
          <w:rFonts w:cs="Times New Roman"/>
        </w:rPr>
        <w:t xml:space="preserve"> </w:t>
      </w:r>
      <w:r w:rsidR="001E51D9">
        <w:rPr>
          <w:rFonts w:cs="Times New Roman"/>
        </w:rPr>
        <w:t xml:space="preserve">were formulated, studies have demonstrated that </w:t>
      </w:r>
      <w:r>
        <w:rPr>
          <w:rFonts w:cs="Times New Roman"/>
        </w:rPr>
        <w:t>a</w:t>
      </w:r>
      <w:r w:rsidRPr="003A0CF4">
        <w:rPr>
          <w:rFonts w:cs="Times New Roman"/>
        </w:rPr>
        <w:t>rtificial pancreas systems</w:t>
      </w:r>
      <w:r w:rsidRPr="0033301C">
        <w:rPr>
          <w:rFonts w:cs="Times New Roman"/>
          <w:i/>
        </w:rPr>
        <w:t xml:space="preserve"> are</w:t>
      </w:r>
      <w:r w:rsidRPr="003A0CF4">
        <w:rPr>
          <w:rFonts w:cs="Times New Roman"/>
        </w:rPr>
        <w:t xml:space="preserve"> a</w:t>
      </w:r>
      <w:r w:rsidR="003F2B68">
        <w:rPr>
          <w:rFonts w:cs="Times New Roman"/>
        </w:rPr>
        <w:t xml:space="preserve"> safe and</w:t>
      </w:r>
      <w:r w:rsidRPr="003A0CF4">
        <w:rPr>
          <w:rFonts w:cs="Times New Roman"/>
        </w:rPr>
        <w:t xml:space="preserve"> efficacious approach for treating </w:t>
      </w:r>
      <w:r w:rsidR="00D27B79">
        <w:rPr>
          <w:rFonts w:cs="Times New Roman"/>
        </w:rPr>
        <w:t xml:space="preserve">people </w:t>
      </w:r>
      <w:r>
        <w:rPr>
          <w:rFonts w:cs="Times New Roman"/>
        </w:rPr>
        <w:t>with T1D</w:t>
      </w:r>
      <w:r w:rsidR="000B1D2A">
        <w:rPr>
          <w:rFonts w:cs="Times New Roman"/>
        </w:rPr>
        <w:t>M</w:t>
      </w:r>
      <w:r w:rsidR="001E51D9">
        <w:rPr>
          <w:rFonts w:cs="Times New Roman"/>
        </w:rPr>
        <w:t xml:space="preserve">. </w:t>
      </w:r>
      <w:r w:rsidR="0033301C">
        <w:rPr>
          <w:rFonts w:cs="Times New Roman"/>
        </w:rPr>
        <w:t xml:space="preserve">Further questions remain regarding </w:t>
      </w:r>
      <w:r w:rsidR="0033301C" w:rsidRPr="0033301C">
        <w:rPr>
          <w:rFonts w:cs="Times New Roman"/>
        </w:rPr>
        <w:t xml:space="preserve">adoption of </w:t>
      </w:r>
      <w:r w:rsidR="00D27B79">
        <w:rPr>
          <w:rFonts w:cs="Times New Roman"/>
        </w:rPr>
        <w:t xml:space="preserve">closed-loop </w:t>
      </w:r>
      <w:r w:rsidR="0033301C">
        <w:rPr>
          <w:rFonts w:cs="Times New Roman"/>
        </w:rPr>
        <w:t>systems into clinical practice.</w:t>
      </w:r>
      <w:r w:rsidR="006130AC">
        <w:rPr>
          <w:rFonts w:cs="Times New Roman"/>
        </w:rPr>
        <w:t xml:space="preserve"> </w:t>
      </w:r>
      <w:r w:rsidR="0033301C">
        <w:rPr>
          <w:rFonts w:cs="Times New Roman"/>
        </w:rPr>
        <w:t>How</w:t>
      </w:r>
      <w:r w:rsidR="002E7411">
        <w:rPr>
          <w:rFonts w:cs="Times New Roman"/>
        </w:rPr>
        <w:t xml:space="preserve"> much more effective</w:t>
      </w:r>
      <w:r>
        <w:rPr>
          <w:rFonts w:cs="Times New Roman"/>
        </w:rPr>
        <w:t xml:space="preserve"> and acceptable</w:t>
      </w:r>
      <w:r w:rsidR="002E7411">
        <w:rPr>
          <w:rFonts w:cs="Times New Roman"/>
        </w:rPr>
        <w:t xml:space="preserve"> can </w:t>
      </w:r>
      <w:r w:rsidR="006130AC">
        <w:rPr>
          <w:rFonts w:cs="Times New Roman"/>
        </w:rPr>
        <w:t xml:space="preserve">closed-loop systems </w:t>
      </w:r>
      <w:proofErr w:type="gramStart"/>
      <w:r w:rsidR="006130AC">
        <w:rPr>
          <w:rFonts w:cs="Times New Roman"/>
        </w:rPr>
        <w:t>be</w:t>
      </w:r>
      <w:proofErr w:type="gramEnd"/>
      <w:r w:rsidR="006130AC">
        <w:rPr>
          <w:rFonts w:cs="Times New Roman"/>
        </w:rPr>
        <w:t xml:space="preserve"> with improved system components?</w:t>
      </w:r>
      <w:r w:rsidR="006130AC" w:rsidRPr="006130AC">
        <w:t xml:space="preserve"> </w:t>
      </w:r>
      <w:r w:rsidR="001E51D9">
        <w:t xml:space="preserve">Will current </w:t>
      </w:r>
      <w:r w:rsidR="00D27B79">
        <w:t xml:space="preserve">closed-loop </w:t>
      </w:r>
      <w:r w:rsidR="001E51D9">
        <w:t xml:space="preserve">systems be widely adopted </w:t>
      </w:r>
      <w:r w:rsidR="00067640">
        <w:t xml:space="preserve">by users </w:t>
      </w:r>
      <w:r w:rsidR="001E51D9">
        <w:t xml:space="preserve">with the current </w:t>
      </w:r>
      <w:r w:rsidR="006130AC" w:rsidRPr="006130AC">
        <w:t xml:space="preserve">challenges </w:t>
      </w:r>
      <w:r w:rsidR="001E51D9">
        <w:t>of</w:t>
      </w:r>
      <w:r w:rsidR="006130AC" w:rsidRPr="006130AC">
        <w:t xml:space="preserve"> </w:t>
      </w:r>
      <w:r w:rsidR="009C4852">
        <w:t xml:space="preserve">device </w:t>
      </w:r>
      <w:r w:rsidR="006130AC" w:rsidRPr="006130AC">
        <w:t>connectivity, user-friendliness of interfaces</w:t>
      </w:r>
      <w:r w:rsidR="009C4852">
        <w:t xml:space="preserve"> and </w:t>
      </w:r>
      <w:proofErr w:type="spellStart"/>
      <w:r w:rsidR="009C4852">
        <w:t>wearability</w:t>
      </w:r>
      <w:proofErr w:type="spellEnd"/>
      <w:r w:rsidR="001E51D9">
        <w:t xml:space="preserve">? </w:t>
      </w:r>
      <w:r w:rsidR="0033301C">
        <w:t xml:space="preserve">Are closed-loop systems cost-effective for healthcare systems to provide? </w:t>
      </w:r>
      <w:r w:rsidR="001E51D9">
        <w:t>W</w:t>
      </w:r>
      <w:r w:rsidR="006130AC" w:rsidRPr="006130AC">
        <w:t>hat training and infrastructure will be required to ensure successful implementation and reimbursement of this te</w:t>
      </w:r>
      <w:r w:rsidR="006130AC">
        <w:t>chnology?</w:t>
      </w:r>
      <w:r w:rsidR="00D27B79">
        <w:t xml:space="preserve"> Future will tell.</w:t>
      </w:r>
    </w:p>
    <w:p w:rsidR="00323D99" w:rsidRDefault="00323D99">
      <w:pPr>
        <w:rPr>
          <w:rFonts w:cs="Times New Roman"/>
        </w:rPr>
      </w:pPr>
      <w:r>
        <w:rPr>
          <w:rFonts w:cs="Times New Roman"/>
        </w:rPr>
        <w:br w:type="page"/>
      </w:r>
    </w:p>
    <w:p w:rsidR="00342814" w:rsidRPr="00D873E1" w:rsidRDefault="00342814" w:rsidP="00323D99">
      <w:pPr>
        <w:spacing w:line="360" w:lineRule="auto"/>
        <w:jc w:val="both"/>
        <w:rPr>
          <w:b/>
        </w:rPr>
      </w:pPr>
      <w:r w:rsidRPr="00102C89">
        <w:rPr>
          <w:b/>
        </w:rPr>
        <w:lastRenderedPageBreak/>
        <w:t>Acknowledgments</w:t>
      </w:r>
      <w:r>
        <w:rPr>
          <w:b/>
        </w:rPr>
        <w:t xml:space="preserve">: </w:t>
      </w:r>
      <w:r w:rsidRPr="00D873E1">
        <w:t>Supported by the National Institute of Health Research Cambridge Biomedical Research Centre, Efficacy and Mechanism Evaluation National Institute for Health Research, The Leona M. &amp; Harry B. Helmsley Charitable Trust, JDRF, National Institute of Diabetes and Digestive and Kidney Diseases</w:t>
      </w:r>
      <w:r w:rsidR="008D67E4">
        <w:t xml:space="preserve">, </w:t>
      </w:r>
      <w:proofErr w:type="spellStart"/>
      <w:r w:rsidR="008D67E4" w:rsidRPr="00D03E91">
        <w:t>Wellcome</w:t>
      </w:r>
      <w:proofErr w:type="spellEnd"/>
      <w:r w:rsidR="008D67E4" w:rsidRPr="00D03E91">
        <w:t xml:space="preserve"> </w:t>
      </w:r>
      <w:r w:rsidR="008D67E4">
        <w:t xml:space="preserve">Trust </w:t>
      </w:r>
      <w:bookmarkStart w:id="0" w:name="_GoBack"/>
      <w:bookmarkEnd w:id="0"/>
      <w:r w:rsidR="008D67E4" w:rsidRPr="00D03E91">
        <w:t>Strategic Award (100574/Z/12/Z)</w:t>
      </w:r>
      <w:r w:rsidRPr="00D873E1">
        <w:t xml:space="preserve"> and Diabetes UK</w:t>
      </w:r>
      <w:r>
        <w:t>.</w:t>
      </w:r>
    </w:p>
    <w:p w:rsidR="00342814" w:rsidRPr="00D873E1" w:rsidRDefault="00342814" w:rsidP="00323D99">
      <w:pPr>
        <w:spacing w:line="360" w:lineRule="auto"/>
        <w:rPr>
          <w:b/>
        </w:rPr>
      </w:pPr>
      <w:r>
        <w:rPr>
          <w:b/>
        </w:rPr>
        <w:t xml:space="preserve">Conflicts of interest: </w:t>
      </w:r>
      <w:r w:rsidRPr="00D873E1">
        <w:t>RH reports having received speaker honoraria from Eli Lilly and Novo Nordisk, serving on advisory panel for Eli Lilly and Novo Nordisk, receiving license fees from B. Braun and Medtronic; having served as a consultant to B. Braun, and patents and patent applications related to closed-loop. CB declares no duality of interest associated with this manuscript.</w:t>
      </w:r>
    </w:p>
    <w:p w:rsidR="00B35583" w:rsidRDefault="00B35583" w:rsidP="00BF1B2F">
      <w:pPr>
        <w:rPr>
          <w:b/>
        </w:rPr>
      </w:pPr>
    </w:p>
    <w:p w:rsidR="00342814" w:rsidRDefault="00342814">
      <w:pPr>
        <w:rPr>
          <w:b/>
        </w:rPr>
      </w:pPr>
      <w:r>
        <w:rPr>
          <w:b/>
        </w:rPr>
        <w:br w:type="page"/>
      </w:r>
    </w:p>
    <w:p w:rsidR="00513AA3" w:rsidRDefault="007F1083" w:rsidP="00BE11AD">
      <w:pPr>
        <w:spacing w:line="360" w:lineRule="auto"/>
        <w:rPr>
          <w:b/>
        </w:rPr>
      </w:pPr>
      <w:r>
        <w:rPr>
          <w:b/>
        </w:rPr>
        <w:lastRenderedPageBreak/>
        <w:t xml:space="preserve">Insert </w:t>
      </w:r>
      <w:r w:rsidR="00BE11AD">
        <w:rPr>
          <w:b/>
        </w:rPr>
        <w:t xml:space="preserve">text </w:t>
      </w:r>
      <w:r>
        <w:rPr>
          <w:b/>
        </w:rPr>
        <w:t>box</w:t>
      </w:r>
    </w:p>
    <w:p w:rsidR="00B575D7" w:rsidRPr="00B575D7" w:rsidRDefault="00B575D7" w:rsidP="00BE11AD">
      <w:pPr>
        <w:spacing w:line="360" w:lineRule="auto"/>
        <w:jc w:val="both"/>
        <w:rPr>
          <w:b/>
        </w:rPr>
      </w:pPr>
      <w:r w:rsidRPr="00B575D7">
        <w:rPr>
          <w:b/>
        </w:rPr>
        <w:t xml:space="preserve">Closed loop </w:t>
      </w:r>
      <w:r w:rsidR="00513AA3" w:rsidRPr="00B575D7">
        <w:rPr>
          <w:b/>
        </w:rPr>
        <w:t>approaches</w:t>
      </w:r>
    </w:p>
    <w:p w:rsidR="00ED6B50" w:rsidRDefault="00513AA3" w:rsidP="00BE11AD">
      <w:pPr>
        <w:spacing w:line="360" w:lineRule="auto"/>
        <w:jc w:val="both"/>
      </w:pPr>
      <w:r>
        <w:rPr>
          <w:b/>
        </w:rPr>
        <w:t xml:space="preserve">Hybrid </w:t>
      </w:r>
      <w:r w:rsidR="00D313ED">
        <w:rPr>
          <w:b/>
        </w:rPr>
        <w:t xml:space="preserve">v fully </w:t>
      </w:r>
      <w:r>
        <w:rPr>
          <w:b/>
        </w:rPr>
        <w:t>closed loop systems</w:t>
      </w:r>
      <w:r w:rsidR="00D313ED">
        <w:rPr>
          <w:b/>
        </w:rPr>
        <w:t xml:space="preserve">: </w:t>
      </w:r>
      <w:r w:rsidR="00D313ED" w:rsidRPr="00D313ED">
        <w:t xml:space="preserve">Hybrid closed-loop systems require meal announcements while fully closed-loop systems are entirely automated </w:t>
      </w:r>
    </w:p>
    <w:p w:rsidR="00B35583" w:rsidRPr="00037D3D" w:rsidRDefault="00B726FA" w:rsidP="00BE11AD">
      <w:pPr>
        <w:spacing w:line="360" w:lineRule="auto"/>
        <w:jc w:val="both"/>
        <w:rPr>
          <w:rFonts w:eastAsiaTheme="minorEastAsia" w:cs="Times New Roman"/>
        </w:rPr>
      </w:pPr>
      <w:r w:rsidRPr="00B726FA">
        <w:rPr>
          <w:rFonts w:eastAsiaTheme="minorEastAsia" w:cs="Times New Roman"/>
          <w:b/>
        </w:rPr>
        <w:t xml:space="preserve">Single v </w:t>
      </w:r>
      <w:r w:rsidR="00513AA3" w:rsidRPr="00B726FA">
        <w:rPr>
          <w:rFonts w:eastAsiaTheme="minorEastAsia" w:cs="Times New Roman"/>
          <w:b/>
        </w:rPr>
        <w:t>Dual-hormone closed-loop systems</w:t>
      </w:r>
      <w:r>
        <w:rPr>
          <w:rFonts w:eastAsiaTheme="minorEastAsia" w:cs="Times New Roman"/>
        </w:rPr>
        <w:t>: Dual</w:t>
      </w:r>
      <w:r w:rsidR="009554AE">
        <w:rPr>
          <w:rFonts w:eastAsiaTheme="minorEastAsia" w:cs="Times New Roman"/>
        </w:rPr>
        <w:t>-</w:t>
      </w:r>
      <w:r>
        <w:rPr>
          <w:rFonts w:eastAsiaTheme="minorEastAsia" w:cs="Times New Roman"/>
        </w:rPr>
        <w:t xml:space="preserve">hormone systems add </w:t>
      </w:r>
      <w:r w:rsidR="00513AA3">
        <w:rPr>
          <w:rFonts w:eastAsiaTheme="minorEastAsia" w:cs="Times New Roman"/>
        </w:rPr>
        <w:t xml:space="preserve">glucagon to </w:t>
      </w:r>
      <w:r w:rsidR="00B35583" w:rsidRPr="00037D3D">
        <w:rPr>
          <w:rFonts w:eastAsiaTheme="minorEastAsia" w:cs="Times New Roman"/>
        </w:rPr>
        <w:t>counteract the relatively long duration of action of subcuta</w:t>
      </w:r>
      <w:r>
        <w:rPr>
          <w:rFonts w:eastAsiaTheme="minorEastAsia" w:cs="Times New Roman"/>
        </w:rPr>
        <w:t xml:space="preserve">neous </w:t>
      </w:r>
      <w:r w:rsidR="0033057C">
        <w:rPr>
          <w:rFonts w:eastAsiaTheme="minorEastAsia" w:cs="Times New Roman"/>
        </w:rPr>
        <w:t xml:space="preserve">insulin but </w:t>
      </w:r>
      <w:r>
        <w:rPr>
          <w:rFonts w:eastAsiaTheme="minorEastAsia" w:cs="Times New Roman"/>
        </w:rPr>
        <w:t>increase</w:t>
      </w:r>
      <w:r w:rsidR="00B35583" w:rsidRPr="00037D3D">
        <w:rPr>
          <w:rFonts w:eastAsiaTheme="minorEastAsia" w:cs="Times New Roman"/>
        </w:rPr>
        <w:t xml:space="preserve"> system complexity and cost. The potential role of glucagon is further reduction in hypoglycaemia </w:t>
      </w:r>
      <w:r w:rsidR="00CD2A43">
        <w:rPr>
          <w:rFonts w:eastAsiaTheme="minorEastAsia" w:cs="Times New Roman"/>
        </w:rPr>
        <w:t xml:space="preserve">risk </w:t>
      </w:r>
      <w:r w:rsidR="009554AE">
        <w:rPr>
          <w:rFonts w:eastAsiaTheme="minorEastAsia" w:cs="Times New Roman"/>
        </w:rPr>
        <w:t xml:space="preserve">and addition of glucagon </w:t>
      </w:r>
      <w:proofErr w:type="gramStart"/>
      <w:r w:rsidR="009554AE">
        <w:rPr>
          <w:rFonts w:eastAsiaTheme="minorEastAsia" w:cs="Times New Roman"/>
        </w:rPr>
        <w:t>may  achieve</w:t>
      </w:r>
      <w:proofErr w:type="gramEnd"/>
      <w:r w:rsidR="00592BA5" w:rsidRPr="00592BA5">
        <w:rPr>
          <w:rFonts w:eastAsiaTheme="minorEastAsia" w:cs="Times New Roman"/>
        </w:rPr>
        <w:t xml:space="preserve"> tighter glycaemic control by </w:t>
      </w:r>
      <w:r w:rsidR="00E32C22">
        <w:rPr>
          <w:rFonts w:eastAsiaTheme="minorEastAsia" w:cs="Times New Roman"/>
        </w:rPr>
        <w:t>permitting</w:t>
      </w:r>
      <w:r w:rsidR="00592BA5" w:rsidRPr="00592BA5">
        <w:rPr>
          <w:rFonts w:eastAsiaTheme="minorEastAsia" w:cs="Times New Roman"/>
        </w:rPr>
        <w:t xml:space="preserve"> more aggressive insulin delivery</w:t>
      </w:r>
      <w:r w:rsidR="00B35583" w:rsidRPr="00037D3D">
        <w:rPr>
          <w:rFonts w:eastAsiaTheme="minorEastAsia" w:cs="Times New Roman"/>
        </w:rPr>
        <w:t xml:space="preserve">. </w:t>
      </w:r>
    </w:p>
    <w:p w:rsidR="005B5189" w:rsidRDefault="00B6769F" w:rsidP="00BE11AD">
      <w:pPr>
        <w:spacing w:line="360" w:lineRule="auto"/>
        <w:jc w:val="both"/>
        <w:rPr>
          <w:b/>
        </w:rPr>
      </w:pPr>
      <w:r>
        <w:rPr>
          <w:b/>
        </w:rPr>
        <w:t>Algorithms</w:t>
      </w:r>
    </w:p>
    <w:p w:rsidR="0012449C" w:rsidRPr="00937C62" w:rsidRDefault="0012449C" w:rsidP="00937C62">
      <w:pPr>
        <w:pStyle w:val="ListParagraph"/>
        <w:numPr>
          <w:ilvl w:val="0"/>
          <w:numId w:val="3"/>
        </w:numPr>
        <w:spacing w:line="360" w:lineRule="auto"/>
        <w:jc w:val="both"/>
        <w:rPr>
          <w:b/>
        </w:rPr>
      </w:pPr>
      <w:r w:rsidRPr="00EE2F44">
        <w:rPr>
          <w:b/>
        </w:rPr>
        <w:t xml:space="preserve">Model predictive control (MPC): </w:t>
      </w:r>
      <w:r w:rsidR="00937C62" w:rsidRPr="00937C62">
        <w:t>predicts glucose excursions using a</w:t>
      </w:r>
      <w:r w:rsidR="00CD2A43">
        <w:t>n individualised</w:t>
      </w:r>
      <w:r w:rsidR="00937C62" w:rsidRPr="00937C62">
        <w:t xml:space="preserve"> mathematical model of glucose regulation based on inputs such as insulin delivery. T</w:t>
      </w:r>
      <w:r w:rsidR="002F0BEF" w:rsidRPr="00937C62">
        <w:t xml:space="preserve">he model-predicted glucose </w:t>
      </w:r>
      <w:r w:rsidR="00937C62" w:rsidRPr="00937C62">
        <w:t>concentration</w:t>
      </w:r>
      <w:r w:rsidR="002F0BEF" w:rsidRPr="00937C62">
        <w:t xml:space="preserve"> </w:t>
      </w:r>
      <w:r w:rsidR="00937C62" w:rsidRPr="00937C62">
        <w:t xml:space="preserve">is compared to </w:t>
      </w:r>
      <w:r w:rsidR="002F0BEF" w:rsidRPr="00937C62">
        <w:t>the measured</w:t>
      </w:r>
      <w:r w:rsidR="00937C62" w:rsidRPr="00937C62">
        <w:t xml:space="preserve"> glucose level</w:t>
      </w:r>
      <w:r w:rsidR="002F0BEF" w:rsidRPr="00937C62">
        <w:t>, and the model</w:t>
      </w:r>
      <w:r w:rsidR="00937C62" w:rsidRPr="00937C62">
        <w:t xml:space="preserve"> is updated</w:t>
      </w:r>
      <w:r w:rsidR="002F0BEF" w:rsidRPr="00937C62">
        <w:t xml:space="preserve">, calculating future insulin </w:t>
      </w:r>
      <w:r w:rsidR="00937C62" w:rsidRPr="00937C62">
        <w:t>delivery</w:t>
      </w:r>
      <w:r w:rsidR="002F0BEF" w:rsidRPr="00937C62">
        <w:t xml:space="preserve"> rates to minimize the difference between the model-predicted glucose concentration and target glucose levels</w:t>
      </w:r>
      <w:r w:rsidR="00937C62" w:rsidRPr="00937C62">
        <w:t>.</w:t>
      </w:r>
    </w:p>
    <w:p w:rsidR="0012449C" w:rsidRPr="0012449C" w:rsidRDefault="0012449C" w:rsidP="00E32C22">
      <w:pPr>
        <w:pStyle w:val="ListParagraph"/>
        <w:numPr>
          <w:ilvl w:val="0"/>
          <w:numId w:val="3"/>
        </w:numPr>
        <w:spacing w:line="360" w:lineRule="auto"/>
        <w:jc w:val="both"/>
      </w:pPr>
      <w:r w:rsidRPr="00EE2F44">
        <w:rPr>
          <w:b/>
        </w:rPr>
        <w:t xml:space="preserve">Proportional-integral-derivative (PID) control: </w:t>
      </w:r>
      <w:r w:rsidRPr="0012449C">
        <w:t xml:space="preserve">adjusts the insulin </w:t>
      </w:r>
      <w:r w:rsidR="002F0BEF">
        <w:t>delivery</w:t>
      </w:r>
      <w:r w:rsidR="002F0BEF" w:rsidRPr="0012449C">
        <w:t xml:space="preserve"> </w:t>
      </w:r>
      <w:r w:rsidRPr="0012449C">
        <w:t xml:space="preserve">rate </w:t>
      </w:r>
      <w:r w:rsidR="00E32C22" w:rsidRPr="00E32C22">
        <w:t xml:space="preserve">continuously </w:t>
      </w:r>
      <w:r w:rsidRPr="0012449C">
        <w:t xml:space="preserve">by </w:t>
      </w:r>
      <w:r w:rsidR="00E32C22">
        <w:t>determining</w:t>
      </w:r>
      <w:r w:rsidR="00E32C22" w:rsidRPr="0012449C">
        <w:t xml:space="preserve"> </w:t>
      </w:r>
      <w:r w:rsidRPr="0012449C">
        <w:t>glucose excursions from three perspectives, deviation from target glucose (proportional component), area-under-the-curve between measured and target glucose (integral component), and the rate of change in the</w:t>
      </w:r>
      <w:r w:rsidR="00CD2A43">
        <w:t xml:space="preserve"> measured</w:t>
      </w:r>
      <w:r w:rsidRPr="0012449C">
        <w:t xml:space="preserve"> glucose levels (derivative component).</w:t>
      </w:r>
    </w:p>
    <w:p w:rsidR="0012449C" w:rsidRPr="00EE2F44" w:rsidRDefault="0012449C" w:rsidP="00BE11AD">
      <w:pPr>
        <w:pStyle w:val="ListParagraph"/>
        <w:numPr>
          <w:ilvl w:val="0"/>
          <w:numId w:val="3"/>
        </w:numPr>
        <w:spacing w:line="360" w:lineRule="auto"/>
        <w:jc w:val="both"/>
        <w:rPr>
          <w:b/>
        </w:rPr>
      </w:pPr>
      <w:r w:rsidRPr="00EE2F44">
        <w:rPr>
          <w:b/>
        </w:rPr>
        <w:t xml:space="preserve">Fuzzy logic control: </w:t>
      </w:r>
      <w:r w:rsidR="002F0BEF">
        <w:t>adjust</w:t>
      </w:r>
      <w:r w:rsidR="002F0BEF" w:rsidRPr="0012449C">
        <w:t xml:space="preserve">s </w:t>
      </w:r>
      <w:r w:rsidRPr="0012449C">
        <w:t xml:space="preserve">insulin delivery </w:t>
      </w:r>
      <w:r w:rsidR="002F0BEF">
        <w:t>using</w:t>
      </w:r>
      <w:r w:rsidRPr="0012449C">
        <w:t xml:space="preserve"> approximate rules to </w:t>
      </w:r>
      <w:r w:rsidR="002F0BEF">
        <w:t>reflect</w:t>
      </w:r>
      <w:r w:rsidR="002F0BEF" w:rsidRPr="0012449C">
        <w:t xml:space="preserve"> </w:t>
      </w:r>
      <w:r w:rsidRPr="0012449C">
        <w:t>the knowledge of diabetes practitioners.</w:t>
      </w:r>
    </w:p>
    <w:p w:rsidR="004D6017" w:rsidRDefault="004D6017">
      <w:pPr>
        <w:rPr>
          <w:b/>
        </w:rPr>
      </w:pPr>
      <w:r>
        <w:rPr>
          <w:b/>
        </w:rPr>
        <w:br w:type="page"/>
      </w:r>
    </w:p>
    <w:p w:rsidR="00342814" w:rsidRDefault="00342814" w:rsidP="00323D99">
      <w:pPr>
        <w:spacing w:line="360" w:lineRule="auto"/>
        <w:jc w:val="both"/>
      </w:pPr>
      <w:proofErr w:type="gramStart"/>
      <w:r>
        <w:rPr>
          <w:b/>
        </w:rPr>
        <w:lastRenderedPageBreak/>
        <w:t>Figure 1.</w:t>
      </w:r>
      <w:proofErr w:type="gramEnd"/>
      <w:r w:rsidRPr="009D3A27">
        <w:t xml:space="preserve"> </w:t>
      </w:r>
      <w:proofErr w:type="gramStart"/>
      <w:r w:rsidRPr="009D3A27">
        <w:t>Artificial pancreas</w:t>
      </w:r>
      <w:r w:rsidR="00592BA5">
        <w:t xml:space="preserve"> (single hormone)</w:t>
      </w:r>
      <w:r w:rsidRPr="009D3A27">
        <w:t>.</w:t>
      </w:r>
      <w:proofErr w:type="gramEnd"/>
      <w:r>
        <w:rPr>
          <w:b/>
        </w:rPr>
        <w:t xml:space="preserve"> </w:t>
      </w:r>
      <w:r w:rsidRPr="00FC36C1">
        <w:t xml:space="preserve">A sensor (black rectangle) transmits information </w:t>
      </w:r>
      <w:r w:rsidR="000951CE">
        <w:t xml:space="preserve">regarding </w:t>
      </w:r>
      <w:r w:rsidRPr="00FC36C1">
        <w:t xml:space="preserve">interstitial glucose levels to a controller (red box in the hand), which </w:t>
      </w:r>
      <w:r w:rsidR="000951CE">
        <w:t>host</w:t>
      </w:r>
      <w:r w:rsidR="000951CE" w:rsidRPr="00FC36C1">
        <w:t xml:space="preserve">s </w:t>
      </w:r>
      <w:r w:rsidRPr="00FC36C1">
        <w:t>a control algorithm and interacts with the user. An insulin pump (box</w:t>
      </w:r>
      <w:r w:rsidR="000951CE">
        <w:t xml:space="preserve"> in pocket</w:t>
      </w:r>
      <w:r w:rsidRPr="00FC36C1">
        <w:t xml:space="preserve">) delivers </w:t>
      </w:r>
      <w:r w:rsidR="000951CE">
        <w:t xml:space="preserve">subcutaneous </w:t>
      </w:r>
      <w:r w:rsidRPr="00FC36C1">
        <w:t xml:space="preserve">rapid-acting insulin analogue. Insulin delivery is </w:t>
      </w:r>
      <w:r w:rsidR="000951CE">
        <w:t>adjusted</w:t>
      </w:r>
      <w:r w:rsidR="000951CE" w:rsidRPr="00FC36C1">
        <w:t xml:space="preserve"> </w:t>
      </w:r>
      <w:r w:rsidRPr="00FC36C1">
        <w:t xml:space="preserve">in real-time by the control algorithm. </w:t>
      </w:r>
      <w:r w:rsidR="000951CE">
        <w:t>C</w:t>
      </w:r>
      <w:r w:rsidRPr="00FC36C1">
        <w:t xml:space="preserve">ommunication </w:t>
      </w:r>
      <w:r w:rsidR="000951CE">
        <w:t xml:space="preserve">between </w:t>
      </w:r>
      <w:r w:rsidRPr="00FC36C1">
        <w:t xml:space="preserve">system components is wireless (permission from </w:t>
      </w:r>
      <w:r w:rsidRPr="00FC36C1">
        <w:fldChar w:fldCharType="begin"/>
      </w:r>
      <w:r w:rsidR="00A80334">
        <w:instrText xml:space="preserve"> ADDIN EN.CITE &lt;EndNote&gt;&lt;Cite&gt;&lt;Author&gt;Hovorka&lt;/Author&gt;&lt;Year&gt;2011&lt;/Year&gt;&lt;RecNum&gt;399&lt;/RecNum&gt;&lt;DisplayText&gt;(5)&lt;/DisplayText&gt;&lt;record&gt;&lt;rec-number&gt;399&lt;/rec-number&gt;&lt;foreign-keys&gt;&lt;key app="EN" db-id="p9pt00ewswssp0eerz5vrst0tsex52s5wtwz" timestamp="1527673732"&gt;399&lt;/key&gt;&lt;/foreign-keys&gt;&lt;ref-type name="Journal Article"&gt;17&lt;/ref-type&gt;&lt;contributors&gt;&lt;authors&gt;&lt;author&gt;Hovorka, R.&lt;/author&gt;&lt;/authors&gt;&lt;/contributors&gt;&lt;auth-address&gt;Institute of Metabolic Science, University of Cambridge, Cambridge CB2 0QQ, UK. rh347@cam.ac.uk&lt;/auth-address&gt;&lt;titles&gt;&lt;title&gt;Closed-loop insulin delivery: from bench to clinical practice&lt;/title&gt;&lt;secondary-title&gt;Nat Rev Endocrinol&lt;/secondary-title&gt;&lt;alt-title&gt;Nature Reviews Endocrinology&lt;/alt-title&gt;&lt;/titles&gt;&lt;periodical&gt;&lt;full-title&gt;Nat Rev Endocrinol&lt;/full-title&gt;&lt;abbr-1&gt;Nature reviews. Endocrinology&lt;/abbr-1&gt;&lt;/periodical&gt;&lt;pages&gt;385-95&lt;/pages&gt;&lt;volume&gt;7&lt;/volume&gt;&lt;number&gt;7&lt;/number&gt;&lt;edition&gt;2011/02/24&lt;/edition&gt;&lt;keywords&gt;&lt;keyword&gt;Animals&lt;/keyword&gt;&lt;keyword&gt;Biomedical Technology/methods/*trends&lt;/keyword&gt;&lt;keyword&gt;Blood Glucose/drug effects/metabolism&lt;/keyword&gt;&lt;keyword&gt;Diabetes Mellitus, Type 1/blood/*drug therapy&lt;/keyword&gt;&lt;keyword&gt;Equipment Design/trends&lt;/keyword&gt;&lt;keyword&gt;Humans&lt;/keyword&gt;&lt;keyword&gt;Hypoglycemia/blood/drug therapy&lt;/keyword&gt;&lt;keyword&gt;Insulin/*administration &amp;amp; dosage/blood&lt;/keyword&gt;&lt;keyword&gt;Insulin Infusion Systems/*trends&lt;/keyword&gt;&lt;/keywords&gt;&lt;dates&gt;&lt;year&gt;2011&lt;/year&gt;&lt;pub-dates&gt;&lt;date&gt;Feb 22&lt;/date&gt;&lt;/pub-dates&gt;&lt;/dates&gt;&lt;isbn&gt;1759-5029&lt;/isbn&gt;&lt;accession-num&gt;21343892&lt;/accession-num&gt;&lt;urls&gt;&lt;/urls&gt;&lt;electronic-resource-num&gt;10.1038/nrendo.2011.32&lt;/electronic-resource-num&gt;&lt;remote-database-provider&gt;NLM&lt;/remote-database-provider&gt;&lt;language&gt;eng&lt;/language&gt;&lt;/record&gt;&lt;/Cite&gt;&lt;/EndNote&gt;</w:instrText>
      </w:r>
      <w:r w:rsidRPr="00FC36C1">
        <w:fldChar w:fldCharType="separate"/>
      </w:r>
      <w:r w:rsidR="00A80334">
        <w:rPr>
          <w:noProof/>
        </w:rPr>
        <w:t>(5)</w:t>
      </w:r>
      <w:r w:rsidRPr="00FC36C1">
        <w:fldChar w:fldCharType="end"/>
      </w:r>
      <w:r w:rsidRPr="00FC36C1">
        <w:t>)</w:t>
      </w:r>
      <w:r>
        <w:t>. The control algorithm can be embedded in the pump (not shown).</w:t>
      </w:r>
    </w:p>
    <w:p w:rsidR="00342814" w:rsidRPr="003B5035" w:rsidRDefault="00342814" w:rsidP="00323D99">
      <w:pPr>
        <w:spacing w:line="360" w:lineRule="auto"/>
        <w:jc w:val="both"/>
        <w:rPr>
          <w:b/>
        </w:rPr>
      </w:pPr>
      <w:proofErr w:type="gramStart"/>
      <w:r w:rsidRPr="002C44BD">
        <w:rPr>
          <w:b/>
        </w:rPr>
        <w:t>Figure 2.</w:t>
      </w:r>
      <w:proofErr w:type="gramEnd"/>
      <w:r w:rsidRPr="00502420">
        <w:t xml:space="preserve"> </w:t>
      </w:r>
      <w:proofErr w:type="gramStart"/>
      <w:r>
        <w:t>JDRF Roadmap to the Artificial Pancrea</w:t>
      </w:r>
      <w:r w:rsidRPr="00067640">
        <w:t>s.</w:t>
      </w:r>
      <w:proofErr w:type="gramEnd"/>
      <w:r w:rsidRPr="00067640">
        <w:t xml:space="preserve"> </w:t>
      </w:r>
      <w:proofErr w:type="gramStart"/>
      <w:r w:rsidRPr="00067640">
        <w:t xml:space="preserve">The 6 developmental stages of artificial pancreas device systems </w:t>
      </w:r>
      <w:r w:rsidRPr="00CE181E">
        <w:t>(</w:t>
      </w:r>
      <w:r w:rsidR="003B5035" w:rsidRPr="00CE181E">
        <w:t xml:space="preserve">permission from </w:t>
      </w:r>
      <w:r w:rsidRPr="00CE181E">
        <w:t>JDRF).</w:t>
      </w:r>
      <w:proofErr w:type="gramEnd"/>
    </w:p>
    <w:p w:rsidR="00342814" w:rsidRDefault="00342814" w:rsidP="00323D99">
      <w:pPr>
        <w:spacing w:line="360" w:lineRule="auto"/>
        <w:jc w:val="both"/>
        <w:rPr>
          <w:b/>
        </w:rPr>
      </w:pPr>
      <w:proofErr w:type="gramStart"/>
      <w:r>
        <w:rPr>
          <w:b/>
        </w:rPr>
        <w:t>Figure 3.</w:t>
      </w:r>
      <w:proofErr w:type="gramEnd"/>
      <w:r>
        <w:rPr>
          <w:b/>
        </w:rPr>
        <w:t xml:space="preserve"> </w:t>
      </w:r>
      <w:r w:rsidRPr="00067640">
        <w:t xml:space="preserve">Hybrid closed-loop system </w:t>
      </w:r>
      <w:r w:rsidR="000951CE">
        <w:t>comprised of</w:t>
      </w:r>
      <w:r w:rsidR="000951CE" w:rsidRPr="00067640">
        <w:t xml:space="preserve"> </w:t>
      </w:r>
      <w:r w:rsidRPr="00067640">
        <w:t>fourth generation Enlite 3 glucose sensor, MiniMed® 670G insulin pump, with an embedded proportional-integral-derivative algorithm with insulin feedback (Medtronic, Northridge, CA) (</w:t>
      </w:r>
      <w:r w:rsidRPr="00CE181E">
        <w:t>permission from Medtronic</w:t>
      </w:r>
      <w:r w:rsidRPr="00067640">
        <w:t>).</w:t>
      </w:r>
    </w:p>
    <w:p w:rsidR="00342814" w:rsidRDefault="00342814" w:rsidP="00342814">
      <w:pPr>
        <w:rPr>
          <w:b/>
        </w:rPr>
      </w:pPr>
      <w:r>
        <w:rPr>
          <w:b/>
        </w:rPr>
        <w:br w:type="page"/>
      </w:r>
    </w:p>
    <w:p w:rsidR="005E09DA" w:rsidRDefault="0033301C" w:rsidP="005F2685">
      <w:pPr>
        <w:spacing w:line="240" w:lineRule="auto"/>
        <w:rPr>
          <w:b/>
        </w:rPr>
      </w:pPr>
      <w:r>
        <w:rPr>
          <w:b/>
        </w:rPr>
        <w:lastRenderedPageBreak/>
        <w:t>References</w:t>
      </w:r>
      <w:r w:rsidR="003F04F9">
        <w:rPr>
          <w:b/>
        </w:rPr>
        <w:t xml:space="preserve"> </w:t>
      </w:r>
    </w:p>
    <w:p w:rsidR="005E2D4D" w:rsidRPr="005E2D4D" w:rsidRDefault="005E2D4D" w:rsidP="005F2685">
      <w:pPr>
        <w:spacing w:after="0" w:line="240" w:lineRule="auto"/>
      </w:pPr>
      <w:r w:rsidRPr="005E2D4D">
        <w:t>1.</w:t>
      </w:r>
      <w:r w:rsidRPr="005E2D4D">
        <w:tab/>
        <w:t xml:space="preserve">Pickup JC. </w:t>
      </w:r>
      <w:proofErr w:type="gramStart"/>
      <w:r w:rsidRPr="005E2D4D">
        <w:t>Insulin-pump therapy for type 1 diabetes mellitus.</w:t>
      </w:r>
      <w:proofErr w:type="gramEnd"/>
      <w:r w:rsidRPr="005E2D4D">
        <w:t xml:space="preserve"> </w:t>
      </w:r>
      <w:proofErr w:type="gramStart"/>
      <w:r w:rsidRPr="005E2D4D">
        <w:t xml:space="preserve">The New England </w:t>
      </w:r>
      <w:r>
        <w:t>J</w:t>
      </w:r>
      <w:r w:rsidRPr="005E2D4D">
        <w:t xml:space="preserve">ournal of </w:t>
      </w:r>
      <w:r>
        <w:t>M</w:t>
      </w:r>
      <w:r w:rsidRPr="005E2D4D">
        <w:t>edicine.</w:t>
      </w:r>
      <w:proofErr w:type="gramEnd"/>
      <w:r w:rsidRPr="005E2D4D">
        <w:t xml:space="preserve"> 2012</w:t>
      </w:r>
      <w:proofErr w:type="gramStart"/>
      <w:r w:rsidRPr="005E2D4D">
        <w:t>;366</w:t>
      </w:r>
      <w:proofErr w:type="gramEnd"/>
      <w:r w:rsidRPr="005E2D4D">
        <w:t>(17):1616-24.</w:t>
      </w:r>
    </w:p>
    <w:p w:rsidR="005E2D4D" w:rsidRPr="005E2D4D" w:rsidRDefault="005E2D4D" w:rsidP="005F2685">
      <w:pPr>
        <w:spacing w:after="0" w:line="240" w:lineRule="auto"/>
      </w:pPr>
      <w:r w:rsidRPr="005E2D4D">
        <w:t>2.</w:t>
      </w:r>
      <w:r w:rsidRPr="005E2D4D">
        <w:tab/>
        <w:t xml:space="preserve">Nathan DM, </w:t>
      </w:r>
      <w:proofErr w:type="spellStart"/>
      <w:r w:rsidRPr="005E2D4D">
        <w:t>Genuth</w:t>
      </w:r>
      <w:proofErr w:type="spellEnd"/>
      <w:r w:rsidRPr="005E2D4D">
        <w:t xml:space="preserve"> S, </w:t>
      </w:r>
      <w:proofErr w:type="spellStart"/>
      <w:r w:rsidRPr="005E2D4D">
        <w:t>Lachin</w:t>
      </w:r>
      <w:proofErr w:type="spellEnd"/>
      <w:r w:rsidRPr="005E2D4D">
        <w:t xml:space="preserve"> J, Cleary P, </w:t>
      </w:r>
      <w:proofErr w:type="spellStart"/>
      <w:r w:rsidRPr="005E2D4D">
        <w:t>Crofford</w:t>
      </w:r>
      <w:proofErr w:type="spellEnd"/>
      <w:r w:rsidRPr="005E2D4D">
        <w:t xml:space="preserve"> O, Davis M, et al. </w:t>
      </w:r>
      <w:proofErr w:type="gramStart"/>
      <w:r w:rsidRPr="005E2D4D">
        <w:t>The effect of intensive treatment of diabetes on the development and progression of long-term complications in insulin-dependent diabetes mellitus.</w:t>
      </w:r>
      <w:proofErr w:type="gramEnd"/>
      <w:r w:rsidRPr="005E2D4D">
        <w:t xml:space="preserve"> </w:t>
      </w:r>
      <w:proofErr w:type="gramStart"/>
      <w:r w:rsidRPr="005E2D4D">
        <w:t xml:space="preserve">The New England </w:t>
      </w:r>
      <w:r>
        <w:t>J</w:t>
      </w:r>
      <w:r w:rsidRPr="005E2D4D">
        <w:t xml:space="preserve">ournal of </w:t>
      </w:r>
      <w:r>
        <w:t>M</w:t>
      </w:r>
      <w:r w:rsidRPr="005E2D4D">
        <w:t>edicine.</w:t>
      </w:r>
      <w:proofErr w:type="gramEnd"/>
      <w:r w:rsidRPr="005E2D4D">
        <w:t xml:space="preserve"> 1993</w:t>
      </w:r>
      <w:proofErr w:type="gramStart"/>
      <w:r w:rsidRPr="005E2D4D">
        <w:t>;329</w:t>
      </w:r>
      <w:proofErr w:type="gramEnd"/>
      <w:r w:rsidRPr="005E2D4D">
        <w:t>(14):977-86.</w:t>
      </w:r>
    </w:p>
    <w:p w:rsidR="005E2D4D" w:rsidRPr="005E2D4D" w:rsidRDefault="005E2D4D" w:rsidP="005F2685">
      <w:pPr>
        <w:spacing w:after="0" w:line="240" w:lineRule="auto"/>
      </w:pPr>
      <w:r w:rsidRPr="005E2D4D">
        <w:t>3.</w:t>
      </w:r>
      <w:r w:rsidRPr="005E2D4D">
        <w:tab/>
      </w:r>
      <w:proofErr w:type="spellStart"/>
      <w:r w:rsidRPr="005E2D4D">
        <w:t>Danne</w:t>
      </w:r>
      <w:proofErr w:type="spellEnd"/>
      <w:r w:rsidRPr="005E2D4D">
        <w:t xml:space="preserve"> T, Nimri R, Battelino T, Bergenstal RM, Close KL, </w:t>
      </w:r>
      <w:proofErr w:type="spellStart"/>
      <w:r w:rsidRPr="005E2D4D">
        <w:t>DeVries</w:t>
      </w:r>
      <w:proofErr w:type="spellEnd"/>
      <w:r w:rsidRPr="005E2D4D">
        <w:t xml:space="preserve"> JH, et al. International consensus on use of continuous glucose monitoring. </w:t>
      </w:r>
      <w:proofErr w:type="gramStart"/>
      <w:r w:rsidRPr="005E2D4D">
        <w:t>Diabetes Care.</w:t>
      </w:r>
      <w:proofErr w:type="gramEnd"/>
      <w:r w:rsidRPr="005E2D4D">
        <w:t xml:space="preserve"> 2017</w:t>
      </w:r>
      <w:proofErr w:type="gramStart"/>
      <w:r w:rsidRPr="005E2D4D">
        <w:t>;40</w:t>
      </w:r>
      <w:proofErr w:type="gramEnd"/>
      <w:r w:rsidRPr="005E2D4D">
        <w:t>(12):1631-40.</w:t>
      </w:r>
    </w:p>
    <w:p w:rsidR="005E2D4D" w:rsidRPr="005E2D4D" w:rsidRDefault="005E2D4D" w:rsidP="005F2685">
      <w:pPr>
        <w:spacing w:after="0" w:line="240" w:lineRule="auto"/>
      </w:pPr>
      <w:r w:rsidRPr="005E2D4D">
        <w:t>4.</w:t>
      </w:r>
      <w:r w:rsidRPr="005E2D4D">
        <w:tab/>
      </w:r>
      <w:proofErr w:type="spellStart"/>
      <w:r w:rsidRPr="005E2D4D">
        <w:t>Langendam</w:t>
      </w:r>
      <w:proofErr w:type="spellEnd"/>
      <w:r w:rsidRPr="005E2D4D">
        <w:t xml:space="preserve"> M, </w:t>
      </w:r>
      <w:proofErr w:type="spellStart"/>
      <w:r w:rsidRPr="005E2D4D">
        <w:t>Luijf</w:t>
      </w:r>
      <w:proofErr w:type="spellEnd"/>
      <w:r w:rsidRPr="005E2D4D">
        <w:t xml:space="preserve"> YM, </w:t>
      </w:r>
      <w:proofErr w:type="spellStart"/>
      <w:r w:rsidRPr="005E2D4D">
        <w:t>Hooft</w:t>
      </w:r>
      <w:proofErr w:type="spellEnd"/>
      <w:r w:rsidRPr="005E2D4D">
        <w:t xml:space="preserve"> L, Devries JH, </w:t>
      </w:r>
      <w:proofErr w:type="spellStart"/>
      <w:r w:rsidRPr="005E2D4D">
        <w:t>Mudde</w:t>
      </w:r>
      <w:proofErr w:type="spellEnd"/>
      <w:r w:rsidRPr="005E2D4D">
        <w:t xml:space="preserve"> AH, </w:t>
      </w:r>
      <w:proofErr w:type="spellStart"/>
      <w:r w:rsidRPr="005E2D4D">
        <w:t>Scholten</w:t>
      </w:r>
      <w:proofErr w:type="spellEnd"/>
      <w:r w:rsidRPr="005E2D4D">
        <w:t xml:space="preserve"> RJ. </w:t>
      </w:r>
      <w:proofErr w:type="gramStart"/>
      <w:r w:rsidRPr="005E2D4D">
        <w:t>Continuous glucose monitoring systems for type 1 diabetes mellitus.</w:t>
      </w:r>
      <w:proofErr w:type="gramEnd"/>
      <w:r w:rsidRPr="005E2D4D">
        <w:t xml:space="preserve"> </w:t>
      </w:r>
      <w:proofErr w:type="gramStart"/>
      <w:r w:rsidRPr="005E2D4D">
        <w:t>The Cochrane database of systematic reviews.</w:t>
      </w:r>
      <w:proofErr w:type="gramEnd"/>
      <w:r w:rsidRPr="005E2D4D">
        <w:t xml:space="preserve"> 2012</w:t>
      </w:r>
      <w:proofErr w:type="gramStart"/>
      <w:r w:rsidRPr="005E2D4D">
        <w:t>;1:Cd008101</w:t>
      </w:r>
      <w:proofErr w:type="gramEnd"/>
      <w:r w:rsidRPr="005E2D4D">
        <w:t>.</w:t>
      </w:r>
    </w:p>
    <w:p w:rsidR="005E2D4D" w:rsidRPr="005E2D4D" w:rsidRDefault="005E2D4D" w:rsidP="005F2685">
      <w:pPr>
        <w:spacing w:after="0" w:line="240" w:lineRule="auto"/>
      </w:pPr>
      <w:r w:rsidRPr="005E2D4D">
        <w:t>5.</w:t>
      </w:r>
      <w:r w:rsidRPr="005E2D4D">
        <w:tab/>
        <w:t xml:space="preserve">Hovorka R. Closed-loop insulin delivery: from bench to clinical practice. </w:t>
      </w:r>
      <w:proofErr w:type="gramStart"/>
      <w:r w:rsidRPr="005E2D4D">
        <w:t xml:space="preserve">Nature </w:t>
      </w:r>
      <w:r>
        <w:t>R</w:t>
      </w:r>
      <w:r w:rsidRPr="005E2D4D">
        <w:t>eviews Endocrinology.</w:t>
      </w:r>
      <w:proofErr w:type="gramEnd"/>
      <w:r w:rsidRPr="005E2D4D">
        <w:t xml:space="preserve"> 2011</w:t>
      </w:r>
      <w:proofErr w:type="gramStart"/>
      <w:r w:rsidRPr="005E2D4D">
        <w:t>;7</w:t>
      </w:r>
      <w:proofErr w:type="gramEnd"/>
      <w:r w:rsidRPr="005E2D4D">
        <w:t>(7):385-95.</w:t>
      </w:r>
    </w:p>
    <w:p w:rsidR="005E2D4D" w:rsidRPr="005E2D4D" w:rsidRDefault="005E2D4D" w:rsidP="005F2685">
      <w:pPr>
        <w:spacing w:after="0" w:line="240" w:lineRule="auto"/>
      </w:pPr>
      <w:r w:rsidRPr="005E2D4D">
        <w:t>6.</w:t>
      </w:r>
      <w:r w:rsidRPr="005E2D4D">
        <w:tab/>
      </w:r>
      <w:proofErr w:type="spellStart"/>
      <w:r>
        <w:t>Kadish</w:t>
      </w:r>
      <w:proofErr w:type="spellEnd"/>
      <w:r>
        <w:t xml:space="preserve"> AH. </w:t>
      </w:r>
      <w:proofErr w:type="gramStart"/>
      <w:r>
        <w:t>Automation control of blood sugar a servomechanism for glucose monitoring and control.</w:t>
      </w:r>
      <w:proofErr w:type="gramEnd"/>
      <w:r>
        <w:t xml:space="preserve"> </w:t>
      </w:r>
      <w:proofErr w:type="gramStart"/>
      <w:r>
        <w:t>American Journal of Medical Electronics.</w:t>
      </w:r>
      <w:proofErr w:type="gramEnd"/>
      <w:r>
        <w:t xml:space="preserve"> 1964</w:t>
      </w:r>
      <w:proofErr w:type="gramStart"/>
      <w:r>
        <w:t>;3:82</w:t>
      </w:r>
      <w:proofErr w:type="gramEnd"/>
      <w:r>
        <w:t>-6.</w:t>
      </w:r>
    </w:p>
    <w:p w:rsidR="005E2D4D" w:rsidRPr="005E2D4D" w:rsidRDefault="005E2D4D" w:rsidP="005F2685">
      <w:pPr>
        <w:spacing w:after="0" w:line="240" w:lineRule="auto"/>
      </w:pPr>
      <w:r w:rsidRPr="005E2D4D">
        <w:t>7.</w:t>
      </w:r>
      <w:r w:rsidRPr="005E2D4D">
        <w:tab/>
      </w:r>
      <w:r>
        <w:t xml:space="preserve">Clemens AH, Chang PH, Myers RW. </w:t>
      </w:r>
      <w:proofErr w:type="gramStart"/>
      <w:r>
        <w:t xml:space="preserve">The development of </w:t>
      </w:r>
      <w:proofErr w:type="spellStart"/>
      <w:r>
        <w:t>Biostator</w:t>
      </w:r>
      <w:proofErr w:type="spellEnd"/>
      <w:r>
        <w:t>, a Glucose Controlled Insulin Infusion System (GCIIS).</w:t>
      </w:r>
      <w:proofErr w:type="gramEnd"/>
      <w:r>
        <w:t xml:space="preserve"> </w:t>
      </w:r>
      <w:proofErr w:type="gramStart"/>
      <w:r>
        <w:t>Hormone and Metabolic Research.</w:t>
      </w:r>
      <w:proofErr w:type="gramEnd"/>
      <w:r>
        <w:t xml:space="preserve"> 1977</w:t>
      </w:r>
      <w:proofErr w:type="gramStart"/>
      <w:r>
        <w:t>;Suppl</w:t>
      </w:r>
      <w:proofErr w:type="gramEnd"/>
      <w:r>
        <w:t xml:space="preserve"> 7:23-33.</w:t>
      </w:r>
    </w:p>
    <w:p w:rsidR="005E2D4D" w:rsidRPr="005E2D4D" w:rsidRDefault="005E2D4D" w:rsidP="005F2685">
      <w:pPr>
        <w:spacing w:after="0" w:line="240" w:lineRule="auto"/>
      </w:pPr>
      <w:r w:rsidRPr="005E2D4D">
        <w:t>8.</w:t>
      </w:r>
      <w:r w:rsidRPr="005E2D4D">
        <w:tab/>
        <w:t xml:space="preserve">Pickup JC, Keen H, Parsons JA, </w:t>
      </w:r>
      <w:proofErr w:type="spellStart"/>
      <w:r w:rsidRPr="005E2D4D">
        <w:t>Alberti</w:t>
      </w:r>
      <w:proofErr w:type="spellEnd"/>
      <w:r w:rsidRPr="005E2D4D">
        <w:t xml:space="preserve"> KG. Continuous subcutaneous insulin infusion: an approach to achieving normoglycaemia. </w:t>
      </w:r>
      <w:proofErr w:type="gramStart"/>
      <w:r w:rsidRPr="005E2D4D">
        <w:t xml:space="preserve">British </w:t>
      </w:r>
      <w:r>
        <w:t>M</w:t>
      </w:r>
      <w:r w:rsidRPr="005E2D4D">
        <w:t xml:space="preserve">edical </w:t>
      </w:r>
      <w:r>
        <w:t>J</w:t>
      </w:r>
      <w:r w:rsidRPr="005E2D4D">
        <w:t>ournal.</w:t>
      </w:r>
      <w:proofErr w:type="gramEnd"/>
      <w:r w:rsidRPr="005E2D4D">
        <w:t xml:space="preserve"> 1978</w:t>
      </w:r>
      <w:proofErr w:type="gramStart"/>
      <w:r w:rsidRPr="005E2D4D">
        <w:t>;1</w:t>
      </w:r>
      <w:proofErr w:type="gramEnd"/>
      <w:r w:rsidRPr="005E2D4D">
        <w:t>(6107):204-7.</w:t>
      </w:r>
    </w:p>
    <w:p w:rsidR="005E2D4D" w:rsidRPr="005E2D4D" w:rsidRDefault="005E2D4D" w:rsidP="005F2685">
      <w:pPr>
        <w:spacing w:after="0" w:line="240" w:lineRule="auto"/>
      </w:pPr>
      <w:r w:rsidRPr="005E2D4D">
        <w:t>9.</w:t>
      </w:r>
      <w:r w:rsidRPr="005E2D4D">
        <w:tab/>
        <w:t xml:space="preserve">Pickup JC, Sutton AJ. Severe hypoglycaemia and glycaemic control in Type 1 diabetes: meta-analysis of multiple daily insulin injections compared with continuous subcutaneous insulin infusion. Diabetic </w:t>
      </w:r>
      <w:proofErr w:type="gramStart"/>
      <w:r w:rsidRPr="005E2D4D">
        <w:t>medicine :</w:t>
      </w:r>
      <w:proofErr w:type="gramEnd"/>
      <w:r w:rsidRPr="005E2D4D">
        <w:t xml:space="preserve"> a journal of the British Diabetic Association. 2008</w:t>
      </w:r>
      <w:proofErr w:type="gramStart"/>
      <w:r w:rsidRPr="005E2D4D">
        <w:t>;25</w:t>
      </w:r>
      <w:proofErr w:type="gramEnd"/>
      <w:r w:rsidRPr="005E2D4D">
        <w:t>(7):765-74.</w:t>
      </w:r>
    </w:p>
    <w:p w:rsidR="005E2D4D" w:rsidRPr="005E2D4D" w:rsidRDefault="005E2D4D" w:rsidP="005F2685">
      <w:pPr>
        <w:spacing w:after="0" w:line="240" w:lineRule="auto"/>
      </w:pPr>
      <w:r w:rsidRPr="005E2D4D">
        <w:t>10.</w:t>
      </w:r>
      <w:r w:rsidRPr="005E2D4D">
        <w:tab/>
        <w:t xml:space="preserve">Dassau E, </w:t>
      </w:r>
      <w:proofErr w:type="spellStart"/>
      <w:r w:rsidRPr="005E2D4D">
        <w:t>Renard</w:t>
      </w:r>
      <w:proofErr w:type="spellEnd"/>
      <w:r w:rsidRPr="005E2D4D">
        <w:t xml:space="preserve"> E, Place J, </w:t>
      </w:r>
      <w:proofErr w:type="spellStart"/>
      <w:r w:rsidRPr="005E2D4D">
        <w:t>Farret</w:t>
      </w:r>
      <w:proofErr w:type="spellEnd"/>
      <w:r w:rsidRPr="005E2D4D">
        <w:t xml:space="preserve"> A, Pelletier MJ, Lee J, et al. Intraperitoneal insulin delivery provides superior glycaemic regulation to subcutaneous insulin delivery in model predictive control-based fully-automated artificial pancreas in patients with type 1 diabetes: a pilot study. </w:t>
      </w:r>
      <w:proofErr w:type="gramStart"/>
      <w:r w:rsidRPr="005E2D4D">
        <w:t xml:space="preserve">Diabetes </w:t>
      </w:r>
      <w:proofErr w:type="spellStart"/>
      <w:r w:rsidRPr="005E2D4D">
        <w:t>Obes</w:t>
      </w:r>
      <w:proofErr w:type="spellEnd"/>
      <w:r w:rsidRPr="005E2D4D">
        <w:t xml:space="preserve"> </w:t>
      </w:r>
      <w:proofErr w:type="spellStart"/>
      <w:r w:rsidRPr="005E2D4D">
        <w:t>Metab</w:t>
      </w:r>
      <w:proofErr w:type="spellEnd"/>
      <w:r w:rsidRPr="005E2D4D">
        <w:t>.</w:t>
      </w:r>
      <w:proofErr w:type="gramEnd"/>
      <w:r w:rsidRPr="005E2D4D">
        <w:t xml:space="preserve"> 2017</w:t>
      </w:r>
      <w:proofErr w:type="gramStart"/>
      <w:r w:rsidRPr="005E2D4D">
        <w:t>;19</w:t>
      </w:r>
      <w:proofErr w:type="gramEnd"/>
      <w:r w:rsidRPr="005E2D4D">
        <w:t>(12):1698-705.</w:t>
      </w:r>
    </w:p>
    <w:p w:rsidR="005E2D4D" w:rsidRPr="005E2D4D" w:rsidRDefault="005E2D4D" w:rsidP="005F2685">
      <w:pPr>
        <w:spacing w:after="0" w:line="240" w:lineRule="auto"/>
      </w:pPr>
      <w:r w:rsidRPr="005E2D4D">
        <w:t>11.</w:t>
      </w:r>
      <w:r w:rsidRPr="005E2D4D">
        <w:tab/>
        <w:t xml:space="preserve">Bergenstal RM, Klonoff DC, Garg SK, Bode BW, Meredith M, </w:t>
      </w:r>
      <w:proofErr w:type="spellStart"/>
      <w:r w:rsidRPr="005E2D4D">
        <w:t>Slover</w:t>
      </w:r>
      <w:proofErr w:type="spellEnd"/>
      <w:r w:rsidRPr="005E2D4D">
        <w:t xml:space="preserve"> RH, et al. Threshold-based insulin-pump interruption for reduction of </w:t>
      </w:r>
      <w:proofErr w:type="spellStart"/>
      <w:r w:rsidRPr="005E2D4D">
        <w:t>hypoglycemia</w:t>
      </w:r>
      <w:proofErr w:type="spellEnd"/>
      <w:r w:rsidRPr="005E2D4D">
        <w:t xml:space="preserve">. </w:t>
      </w:r>
      <w:proofErr w:type="gramStart"/>
      <w:r w:rsidRPr="005E2D4D">
        <w:t>New England Journal of Medicine.</w:t>
      </w:r>
      <w:proofErr w:type="gramEnd"/>
      <w:r w:rsidRPr="005E2D4D">
        <w:t xml:space="preserve"> 2013</w:t>
      </w:r>
      <w:proofErr w:type="gramStart"/>
      <w:r w:rsidRPr="005E2D4D">
        <w:t>;369</w:t>
      </w:r>
      <w:proofErr w:type="gramEnd"/>
      <w:r w:rsidRPr="005E2D4D">
        <w:t>(3):224-32.</w:t>
      </w:r>
    </w:p>
    <w:p w:rsidR="005E2D4D" w:rsidRPr="005E2D4D" w:rsidRDefault="005E2D4D" w:rsidP="005F2685">
      <w:pPr>
        <w:spacing w:after="0" w:line="240" w:lineRule="auto"/>
      </w:pPr>
      <w:r w:rsidRPr="005E2D4D">
        <w:t>12.</w:t>
      </w:r>
      <w:r w:rsidRPr="005E2D4D">
        <w:tab/>
        <w:t xml:space="preserve">Ly TT, Nicholas JA, </w:t>
      </w:r>
      <w:proofErr w:type="spellStart"/>
      <w:r w:rsidRPr="005E2D4D">
        <w:t>Retterath</w:t>
      </w:r>
      <w:proofErr w:type="spellEnd"/>
      <w:r w:rsidRPr="005E2D4D">
        <w:t xml:space="preserve"> A, Lim EM, Davis EA, Jones TW. Effect of sensor-augmented insulin pump therapy and automated insulin suspension vs standard insulin pump therapy on </w:t>
      </w:r>
      <w:proofErr w:type="spellStart"/>
      <w:r w:rsidRPr="005E2D4D">
        <w:t>hypoglycemia</w:t>
      </w:r>
      <w:proofErr w:type="spellEnd"/>
      <w:r w:rsidRPr="005E2D4D">
        <w:t xml:space="preserve"> in patients with type 1 diabetes: a randomized clinical trial. </w:t>
      </w:r>
      <w:proofErr w:type="gramStart"/>
      <w:r w:rsidRPr="005E2D4D">
        <w:t>JAMA.</w:t>
      </w:r>
      <w:proofErr w:type="gramEnd"/>
      <w:r w:rsidRPr="005E2D4D">
        <w:t xml:space="preserve"> 2013</w:t>
      </w:r>
      <w:proofErr w:type="gramStart"/>
      <w:r w:rsidRPr="005E2D4D">
        <w:t>;310</w:t>
      </w:r>
      <w:proofErr w:type="gramEnd"/>
      <w:r w:rsidRPr="005E2D4D">
        <w:t>(12):1240-7.</w:t>
      </w:r>
    </w:p>
    <w:p w:rsidR="005E2D4D" w:rsidRPr="005E2D4D" w:rsidRDefault="005E2D4D" w:rsidP="005F2685">
      <w:pPr>
        <w:spacing w:after="0" w:line="240" w:lineRule="auto"/>
      </w:pPr>
      <w:r w:rsidRPr="005E2D4D">
        <w:t>13.</w:t>
      </w:r>
      <w:r w:rsidRPr="005E2D4D">
        <w:tab/>
      </w:r>
      <w:proofErr w:type="spellStart"/>
      <w:r w:rsidRPr="005E2D4D">
        <w:t>Gadsby</w:t>
      </w:r>
      <w:proofErr w:type="spellEnd"/>
      <w:r w:rsidRPr="005E2D4D">
        <w:t xml:space="preserve"> R, Snow R, Daly AC, Crowe S, </w:t>
      </w:r>
      <w:proofErr w:type="spellStart"/>
      <w:r w:rsidRPr="005E2D4D">
        <w:t>Matyka</w:t>
      </w:r>
      <w:proofErr w:type="spellEnd"/>
      <w:r w:rsidRPr="005E2D4D">
        <w:t xml:space="preserve"> K, Hall B, et al. Setting research priorities for Type 1 diabetes. </w:t>
      </w:r>
      <w:proofErr w:type="gramStart"/>
      <w:r w:rsidRPr="005E2D4D">
        <w:t xml:space="preserve">Diabetic </w:t>
      </w:r>
      <w:r>
        <w:t>M</w:t>
      </w:r>
      <w:r w:rsidRPr="005E2D4D">
        <w:t>edicine.</w:t>
      </w:r>
      <w:proofErr w:type="gramEnd"/>
      <w:r>
        <w:t xml:space="preserve"> </w:t>
      </w:r>
      <w:r w:rsidRPr="005E2D4D">
        <w:t>2012</w:t>
      </w:r>
      <w:proofErr w:type="gramStart"/>
      <w:r w:rsidRPr="005E2D4D">
        <w:t>;29</w:t>
      </w:r>
      <w:proofErr w:type="gramEnd"/>
      <w:r w:rsidRPr="005E2D4D">
        <w:t>(10):1321-6.</w:t>
      </w:r>
    </w:p>
    <w:p w:rsidR="005E2D4D" w:rsidRPr="005E2D4D" w:rsidRDefault="005E2D4D" w:rsidP="005F2685">
      <w:pPr>
        <w:spacing w:after="0" w:line="240" w:lineRule="auto"/>
      </w:pPr>
      <w:r w:rsidRPr="005E2D4D">
        <w:t>14.</w:t>
      </w:r>
      <w:r w:rsidRPr="005E2D4D">
        <w:tab/>
      </w:r>
      <w:r>
        <w:t xml:space="preserve">Hovorka R, Allen JM, Elleri D, </w:t>
      </w:r>
      <w:proofErr w:type="spellStart"/>
      <w:r>
        <w:t>Chassin</w:t>
      </w:r>
      <w:proofErr w:type="spellEnd"/>
      <w:r>
        <w:t xml:space="preserve"> LJ, Harris J, Xing D, et al. Manual closed-loop insulin delivery in children and adolescents with type 1 diabetes: a phase 2 randomised crossover trial. </w:t>
      </w:r>
      <w:proofErr w:type="gramStart"/>
      <w:r>
        <w:t>Lancet.</w:t>
      </w:r>
      <w:proofErr w:type="gramEnd"/>
      <w:r>
        <w:t xml:space="preserve"> 2010</w:t>
      </w:r>
      <w:proofErr w:type="gramStart"/>
      <w:r>
        <w:t>;375</w:t>
      </w:r>
      <w:proofErr w:type="gramEnd"/>
      <w:r>
        <w:t>(9716):743-51.</w:t>
      </w:r>
    </w:p>
    <w:p w:rsidR="005E2D4D" w:rsidRPr="005E2D4D" w:rsidRDefault="005E2D4D" w:rsidP="005F2685">
      <w:pPr>
        <w:spacing w:after="0" w:line="240" w:lineRule="auto"/>
      </w:pPr>
      <w:r w:rsidRPr="005E2D4D">
        <w:t>15.</w:t>
      </w:r>
      <w:r w:rsidRPr="005E2D4D">
        <w:tab/>
      </w:r>
      <w:r>
        <w:t xml:space="preserve">Hovorka R, Kumareswaran K, Harris J, Allen JM, Elleri D, Xing D, et al. </w:t>
      </w:r>
      <w:proofErr w:type="gramStart"/>
      <w:r>
        <w:t>Overnight</w:t>
      </w:r>
      <w:proofErr w:type="gramEnd"/>
      <w:r>
        <w:t xml:space="preserve"> closed loop insulin delivery (artificial pancreas) in adults with type 1 diabetes: crossover randomised controlled studies. </w:t>
      </w:r>
      <w:proofErr w:type="gramStart"/>
      <w:r>
        <w:t>BMJ.</w:t>
      </w:r>
      <w:proofErr w:type="gramEnd"/>
      <w:r>
        <w:t xml:space="preserve"> 2011</w:t>
      </w:r>
      <w:proofErr w:type="gramStart"/>
      <w:r>
        <w:t>;342:d1855</w:t>
      </w:r>
      <w:proofErr w:type="gramEnd"/>
      <w:r>
        <w:t>.</w:t>
      </w:r>
    </w:p>
    <w:p w:rsidR="005E2D4D" w:rsidRPr="005E2D4D" w:rsidRDefault="005E2D4D" w:rsidP="005F2685">
      <w:pPr>
        <w:spacing w:after="0" w:line="240" w:lineRule="auto"/>
      </w:pPr>
      <w:r w:rsidRPr="005E2D4D">
        <w:t>16.</w:t>
      </w:r>
      <w:r w:rsidRPr="005E2D4D">
        <w:tab/>
        <w:t xml:space="preserve">Clarke WL, Anderson S, Breton M, </w:t>
      </w:r>
      <w:proofErr w:type="spellStart"/>
      <w:r w:rsidRPr="005E2D4D">
        <w:t>Patek</w:t>
      </w:r>
      <w:proofErr w:type="spellEnd"/>
      <w:r w:rsidRPr="005E2D4D">
        <w:t xml:space="preserve"> S, </w:t>
      </w:r>
      <w:proofErr w:type="spellStart"/>
      <w:r w:rsidRPr="005E2D4D">
        <w:t>Kashmer</w:t>
      </w:r>
      <w:proofErr w:type="spellEnd"/>
      <w:r w:rsidRPr="005E2D4D">
        <w:t xml:space="preserve"> L, </w:t>
      </w:r>
      <w:proofErr w:type="spellStart"/>
      <w:r w:rsidRPr="005E2D4D">
        <w:t>Kovatchev</w:t>
      </w:r>
      <w:proofErr w:type="spellEnd"/>
      <w:r w:rsidRPr="005E2D4D">
        <w:t xml:space="preserve"> B. Closed-loop artificial pancreas using subcutaneous glucose sensing and insulin delivery and a model predictive control algorithm: the Virginia experience. J Diabetes </w:t>
      </w:r>
      <w:proofErr w:type="spellStart"/>
      <w:r w:rsidRPr="005E2D4D">
        <w:t>Sci</w:t>
      </w:r>
      <w:proofErr w:type="spellEnd"/>
      <w:r w:rsidRPr="005E2D4D">
        <w:t xml:space="preserve"> Technol. 2009</w:t>
      </w:r>
      <w:proofErr w:type="gramStart"/>
      <w:r w:rsidRPr="005E2D4D">
        <w:t>;3</w:t>
      </w:r>
      <w:proofErr w:type="gramEnd"/>
      <w:r w:rsidRPr="005E2D4D">
        <w:t>(5):1031-8.</w:t>
      </w:r>
    </w:p>
    <w:p w:rsidR="005E2D4D" w:rsidRPr="005E2D4D" w:rsidRDefault="005E2D4D" w:rsidP="005F2685">
      <w:pPr>
        <w:spacing w:after="0" w:line="240" w:lineRule="auto"/>
      </w:pPr>
      <w:r w:rsidRPr="005E2D4D">
        <w:t>17.</w:t>
      </w:r>
      <w:r w:rsidRPr="005E2D4D">
        <w:tab/>
        <w:t xml:space="preserve">Nimri R, Atlas E, </w:t>
      </w:r>
      <w:proofErr w:type="spellStart"/>
      <w:r w:rsidRPr="005E2D4D">
        <w:t>Ajzensztejn</w:t>
      </w:r>
      <w:proofErr w:type="spellEnd"/>
      <w:r w:rsidRPr="005E2D4D">
        <w:t xml:space="preserve"> M, Miller S, </w:t>
      </w:r>
      <w:proofErr w:type="spellStart"/>
      <w:r w:rsidRPr="005E2D4D">
        <w:t>Oron</w:t>
      </w:r>
      <w:proofErr w:type="spellEnd"/>
      <w:r w:rsidRPr="005E2D4D">
        <w:t xml:space="preserve"> T, Phillip M. Feasibility study of automated overnight closed-loop glucose control under MD-logic artificial pancreas in patients with type 1 diabetes: the DREAM Project. </w:t>
      </w:r>
      <w:proofErr w:type="gramStart"/>
      <w:r w:rsidRPr="005E2D4D">
        <w:t xml:space="preserve">Diabetes </w:t>
      </w:r>
      <w:proofErr w:type="spellStart"/>
      <w:r w:rsidRPr="005E2D4D">
        <w:t>Technol</w:t>
      </w:r>
      <w:proofErr w:type="spellEnd"/>
      <w:r w:rsidRPr="005E2D4D">
        <w:t xml:space="preserve"> </w:t>
      </w:r>
      <w:proofErr w:type="spellStart"/>
      <w:r w:rsidRPr="005E2D4D">
        <w:t>Ther</w:t>
      </w:r>
      <w:proofErr w:type="spellEnd"/>
      <w:r w:rsidRPr="005E2D4D">
        <w:t>.</w:t>
      </w:r>
      <w:proofErr w:type="gramEnd"/>
      <w:r w:rsidRPr="005E2D4D">
        <w:t xml:space="preserve"> 2012</w:t>
      </w:r>
      <w:proofErr w:type="gramStart"/>
      <w:r w:rsidRPr="005E2D4D">
        <w:t>;14</w:t>
      </w:r>
      <w:proofErr w:type="gramEnd"/>
      <w:r w:rsidRPr="005E2D4D">
        <w:t>(8):728-35.</w:t>
      </w:r>
    </w:p>
    <w:p w:rsidR="005E2D4D" w:rsidRPr="005E2D4D" w:rsidRDefault="005E2D4D" w:rsidP="005F2685">
      <w:pPr>
        <w:spacing w:after="0" w:line="240" w:lineRule="auto"/>
      </w:pPr>
      <w:r w:rsidRPr="005E2D4D">
        <w:t>18.</w:t>
      </w:r>
      <w:r w:rsidRPr="005E2D4D">
        <w:tab/>
      </w:r>
      <w:proofErr w:type="spellStart"/>
      <w:r w:rsidRPr="005E2D4D">
        <w:t>Gingras</w:t>
      </w:r>
      <w:proofErr w:type="spellEnd"/>
      <w:r w:rsidRPr="005E2D4D">
        <w:t xml:space="preserve"> V, </w:t>
      </w:r>
      <w:proofErr w:type="spellStart"/>
      <w:r w:rsidRPr="005E2D4D">
        <w:t>Taleb</w:t>
      </w:r>
      <w:proofErr w:type="spellEnd"/>
      <w:r w:rsidRPr="005E2D4D">
        <w:t xml:space="preserve"> N, Roy-Fleming A, Legault L, </w:t>
      </w:r>
      <w:proofErr w:type="spellStart"/>
      <w:r w:rsidRPr="005E2D4D">
        <w:t>Rabasa-Lhoret</w:t>
      </w:r>
      <w:proofErr w:type="spellEnd"/>
      <w:r w:rsidRPr="005E2D4D">
        <w:t xml:space="preserve"> R. The challenges of achieving postprandial glucose control using closed-loop systems in patients with type 1 diabetes. </w:t>
      </w:r>
      <w:proofErr w:type="gramStart"/>
      <w:r w:rsidRPr="005E2D4D">
        <w:t xml:space="preserve">Diabetes </w:t>
      </w:r>
      <w:proofErr w:type="spellStart"/>
      <w:r w:rsidRPr="005E2D4D">
        <w:t>Obes</w:t>
      </w:r>
      <w:proofErr w:type="spellEnd"/>
      <w:r w:rsidRPr="005E2D4D">
        <w:t xml:space="preserve"> </w:t>
      </w:r>
      <w:proofErr w:type="spellStart"/>
      <w:r w:rsidRPr="005E2D4D">
        <w:t>Metab</w:t>
      </w:r>
      <w:proofErr w:type="spellEnd"/>
      <w:r w:rsidRPr="005E2D4D">
        <w:t>.</w:t>
      </w:r>
      <w:proofErr w:type="gramEnd"/>
      <w:r w:rsidRPr="005E2D4D">
        <w:t xml:space="preserve"> 2018</w:t>
      </w:r>
      <w:proofErr w:type="gramStart"/>
      <w:r w:rsidRPr="005E2D4D">
        <w:t>;20</w:t>
      </w:r>
      <w:proofErr w:type="gramEnd"/>
      <w:r w:rsidRPr="005E2D4D">
        <w:t>(2):245-56.</w:t>
      </w:r>
    </w:p>
    <w:p w:rsidR="005E2D4D" w:rsidRPr="005E2D4D" w:rsidRDefault="005E2D4D" w:rsidP="005F2685">
      <w:pPr>
        <w:spacing w:after="0" w:line="240" w:lineRule="auto"/>
      </w:pPr>
      <w:r w:rsidRPr="005E2D4D">
        <w:lastRenderedPageBreak/>
        <w:t>19.</w:t>
      </w:r>
      <w:r w:rsidRPr="005E2D4D">
        <w:tab/>
        <w:t xml:space="preserve">Castle JR, Engle JM, El Youssef J, </w:t>
      </w:r>
      <w:proofErr w:type="spellStart"/>
      <w:r w:rsidRPr="005E2D4D">
        <w:t>Massoud</w:t>
      </w:r>
      <w:proofErr w:type="spellEnd"/>
      <w:r w:rsidRPr="005E2D4D">
        <w:t xml:space="preserve"> RG, Yuen KC, </w:t>
      </w:r>
      <w:proofErr w:type="spellStart"/>
      <w:r w:rsidRPr="005E2D4D">
        <w:t>Kagan</w:t>
      </w:r>
      <w:proofErr w:type="spellEnd"/>
      <w:r w:rsidRPr="005E2D4D">
        <w:t xml:space="preserve"> R, et al. Novel use of glucagon in a closed-loop system for prevention of </w:t>
      </w:r>
      <w:proofErr w:type="spellStart"/>
      <w:r w:rsidRPr="005E2D4D">
        <w:t>hypoglycemia</w:t>
      </w:r>
      <w:proofErr w:type="spellEnd"/>
      <w:r w:rsidRPr="005E2D4D">
        <w:t xml:space="preserve"> in type 1 diabetes. </w:t>
      </w:r>
      <w:proofErr w:type="gramStart"/>
      <w:r w:rsidRPr="005E2D4D">
        <w:t xml:space="preserve">Diabetes </w:t>
      </w:r>
      <w:r>
        <w:t>C</w:t>
      </w:r>
      <w:r w:rsidRPr="005E2D4D">
        <w:t>are.</w:t>
      </w:r>
      <w:proofErr w:type="gramEnd"/>
      <w:r w:rsidRPr="005E2D4D">
        <w:t xml:space="preserve"> 2010</w:t>
      </w:r>
      <w:proofErr w:type="gramStart"/>
      <w:r w:rsidRPr="005E2D4D">
        <w:t>;33</w:t>
      </w:r>
      <w:proofErr w:type="gramEnd"/>
      <w:r w:rsidRPr="005E2D4D">
        <w:t>(6):1282-7.</w:t>
      </w:r>
    </w:p>
    <w:p w:rsidR="005E2D4D" w:rsidRPr="005E2D4D" w:rsidRDefault="005E2D4D" w:rsidP="005F2685">
      <w:pPr>
        <w:spacing w:after="0" w:line="240" w:lineRule="auto"/>
      </w:pPr>
      <w:r w:rsidRPr="005E2D4D">
        <w:t>20.</w:t>
      </w:r>
      <w:r w:rsidRPr="005E2D4D">
        <w:tab/>
        <w:t xml:space="preserve">Weisman A, Bai J-W, </w:t>
      </w:r>
      <w:proofErr w:type="spellStart"/>
      <w:r w:rsidRPr="005E2D4D">
        <w:t>Cardinez</w:t>
      </w:r>
      <w:proofErr w:type="spellEnd"/>
      <w:r w:rsidRPr="005E2D4D">
        <w:t xml:space="preserve"> M, Kramer CK, Perkins BA. Effect of artificial pancreas systems on glycaemic control in patients with type 1 diabetes: a systematic review and meta-analysis of outpatient randomised controlled trials. The Lancet Diabetes &amp; </w:t>
      </w:r>
      <w:proofErr w:type="gramStart"/>
      <w:r w:rsidRPr="005E2D4D">
        <w:t>Endocrinology.5(</w:t>
      </w:r>
      <w:proofErr w:type="gramEnd"/>
      <w:r w:rsidRPr="005E2D4D">
        <w:t>7):501-12.</w:t>
      </w:r>
    </w:p>
    <w:p w:rsidR="005E2D4D" w:rsidRPr="005E2D4D" w:rsidRDefault="005E2D4D" w:rsidP="005F2685">
      <w:pPr>
        <w:spacing w:after="0" w:line="240" w:lineRule="auto"/>
      </w:pPr>
      <w:r w:rsidRPr="005E2D4D">
        <w:t>21.</w:t>
      </w:r>
      <w:r w:rsidRPr="005E2D4D">
        <w:tab/>
      </w:r>
      <w:proofErr w:type="spellStart"/>
      <w:r w:rsidRPr="005E2D4D">
        <w:t>Bekiari</w:t>
      </w:r>
      <w:proofErr w:type="spellEnd"/>
      <w:r w:rsidRPr="005E2D4D">
        <w:t xml:space="preserve"> E, </w:t>
      </w:r>
      <w:proofErr w:type="spellStart"/>
      <w:r w:rsidRPr="005E2D4D">
        <w:t>Kitsios</w:t>
      </w:r>
      <w:proofErr w:type="spellEnd"/>
      <w:r w:rsidRPr="005E2D4D">
        <w:t xml:space="preserve"> K, Thabit H, Tauschmann M, Athanasiadou E, </w:t>
      </w:r>
      <w:proofErr w:type="spellStart"/>
      <w:r w:rsidRPr="005E2D4D">
        <w:t>Karagiannis</w:t>
      </w:r>
      <w:proofErr w:type="spellEnd"/>
      <w:r w:rsidRPr="005E2D4D">
        <w:t xml:space="preserve"> T, et al. Artificial pancreas treatment for outpatients with type 1 diabetes: systematic review and meta-analysis. </w:t>
      </w:r>
      <w:proofErr w:type="gramStart"/>
      <w:r w:rsidRPr="005E2D4D">
        <w:t>BMJ.</w:t>
      </w:r>
      <w:proofErr w:type="gramEnd"/>
      <w:r w:rsidRPr="005E2D4D">
        <w:t xml:space="preserve"> 2018</w:t>
      </w:r>
      <w:proofErr w:type="gramStart"/>
      <w:r w:rsidRPr="005E2D4D">
        <w:t>;361</w:t>
      </w:r>
      <w:proofErr w:type="gramEnd"/>
      <w:r w:rsidRPr="005E2D4D">
        <w:t>.</w:t>
      </w:r>
    </w:p>
    <w:p w:rsidR="005E2D4D" w:rsidRPr="005E2D4D" w:rsidRDefault="005E2D4D" w:rsidP="005F2685">
      <w:pPr>
        <w:spacing w:after="0" w:line="240" w:lineRule="auto"/>
      </w:pPr>
      <w:r w:rsidRPr="005E2D4D">
        <w:t>22.</w:t>
      </w:r>
      <w:r w:rsidRPr="005E2D4D">
        <w:tab/>
        <w:t xml:space="preserve">Maahs DM, Buckingham BA, Castle JR, </w:t>
      </w:r>
      <w:proofErr w:type="spellStart"/>
      <w:r w:rsidRPr="005E2D4D">
        <w:t>Cinar</w:t>
      </w:r>
      <w:proofErr w:type="spellEnd"/>
      <w:r w:rsidRPr="005E2D4D">
        <w:t xml:space="preserve"> A, </w:t>
      </w:r>
      <w:proofErr w:type="spellStart"/>
      <w:r w:rsidRPr="005E2D4D">
        <w:t>Damiano</w:t>
      </w:r>
      <w:proofErr w:type="spellEnd"/>
      <w:r w:rsidRPr="005E2D4D">
        <w:t xml:space="preserve"> ER, Dassau E, et al. Outcome Measures for Artificial Pancreas Clinical Trials: A Consensus Report. </w:t>
      </w:r>
      <w:proofErr w:type="gramStart"/>
      <w:r w:rsidRPr="005E2D4D">
        <w:t xml:space="preserve">Diabetes </w:t>
      </w:r>
      <w:r>
        <w:t>C</w:t>
      </w:r>
      <w:r w:rsidRPr="005E2D4D">
        <w:t>are.</w:t>
      </w:r>
      <w:proofErr w:type="gramEnd"/>
      <w:r w:rsidRPr="005E2D4D">
        <w:t xml:space="preserve"> 2016</w:t>
      </w:r>
      <w:proofErr w:type="gramStart"/>
      <w:r w:rsidRPr="005E2D4D">
        <w:t>;39</w:t>
      </w:r>
      <w:proofErr w:type="gramEnd"/>
      <w:r w:rsidRPr="005E2D4D">
        <w:t>(7):1175-9.</w:t>
      </w:r>
    </w:p>
    <w:p w:rsidR="005E2D4D" w:rsidRPr="005E2D4D" w:rsidRDefault="005E2D4D" w:rsidP="005F2685">
      <w:pPr>
        <w:spacing w:after="0" w:line="240" w:lineRule="auto"/>
      </w:pPr>
      <w:r w:rsidRPr="005E2D4D">
        <w:t>23.</w:t>
      </w:r>
      <w:r w:rsidRPr="005E2D4D">
        <w:tab/>
      </w:r>
      <w:r w:rsidR="008A31F2" w:rsidRPr="008A31F2">
        <w:t>International Hypoglycaemia Study Group</w:t>
      </w:r>
      <w:r w:rsidR="008A31F2">
        <w:t xml:space="preserve">. </w:t>
      </w:r>
      <w:r w:rsidRPr="005E2D4D">
        <w:t xml:space="preserve">Glucose </w:t>
      </w:r>
      <w:r w:rsidR="008A31F2">
        <w:t>c</w:t>
      </w:r>
      <w:r w:rsidRPr="005E2D4D">
        <w:t xml:space="preserve">oncentrations </w:t>
      </w:r>
      <w:proofErr w:type="gramStart"/>
      <w:r w:rsidRPr="005E2D4D">
        <w:t xml:space="preserve">of </w:t>
      </w:r>
      <w:r w:rsidR="008A31F2">
        <w:t>l</w:t>
      </w:r>
      <w:r w:rsidRPr="005E2D4D">
        <w:t xml:space="preserve">ess </w:t>
      </w:r>
      <w:r w:rsidR="008A31F2">
        <w:t>t</w:t>
      </w:r>
      <w:r w:rsidRPr="005E2D4D">
        <w:t xml:space="preserve">han 3.0 </w:t>
      </w:r>
      <w:proofErr w:type="spellStart"/>
      <w:r w:rsidRPr="005E2D4D">
        <w:t>mmol</w:t>
      </w:r>
      <w:proofErr w:type="spellEnd"/>
      <w:r w:rsidRPr="005E2D4D">
        <w:t>/L (54 mg/</w:t>
      </w:r>
      <w:proofErr w:type="spellStart"/>
      <w:r w:rsidRPr="005E2D4D">
        <w:t>dL</w:t>
      </w:r>
      <w:proofErr w:type="spellEnd"/>
      <w:r w:rsidRPr="005E2D4D">
        <w:t>)</w:t>
      </w:r>
      <w:proofErr w:type="gramEnd"/>
      <w:r w:rsidRPr="005E2D4D">
        <w:t xml:space="preserve"> </w:t>
      </w:r>
      <w:r w:rsidR="008A31F2">
        <w:t>s</w:t>
      </w:r>
      <w:r w:rsidRPr="005E2D4D">
        <w:t xml:space="preserve">hould </w:t>
      </w:r>
      <w:r w:rsidR="008A31F2">
        <w:t>b</w:t>
      </w:r>
      <w:r w:rsidRPr="005E2D4D">
        <w:t xml:space="preserve">e </w:t>
      </w:r>
      <w:r w:rsidR="008A31F2">
        <w:t>r</w:t>
      </w:r>
      <w:r w:rsidRPr="005E2D4D">
        <w:t xml:space="preserve">eported in </w:t>
      </w:r>
      <w:r w:rsidR="008A31F2">
        <w:t>c</w:t>
      </w:r>
      <w:r w:rsidRPr="005E2D4D">
        <w:t xml:space="preserve">linical </w:t>
      </w:r>
      <w:r w:rsidR="008A31F2">
        <w:t>t</w:t>
      </w:r>
      <w:r w:rsidRPr="005E2D4D">
        <w:t xml:space="preserve">rials: A </w:t>
      </w:r>
      <w:r w:rsidR="008A31F2">
        <w:t>j</w:t>
      </w:r>
      <w:r w:rsidRPr="005E2D4D">
        <w:t xml:space="preserve">oint </w:t>
      </w:r>
      <w:r w:rsidR="008A31F2">
        <w:t>p</w:t>
      </w:r>
      <w:r w:rsidRPr="005E2D4D">
        <w:t xml:space="preserve">osition </w:t>
      </w:r>
      <w:r w:rsidR="008A31F2">
        <w:t>s</w:t>
      </w:r>
      <w:r w:rsidRPr="005E2D4D">
        <w:t xml:space="preserve">tatement of the American Diabetes Association and the European Association for the Study of Diabetes. </w:t>
      </w:r>
      <w:proofErr w:type="gramStart"/>
      <w:r w:rsidRPr="005E2D4D">
        <w:t xml:space="preserve">Diabetes </w:t>
      </w:r>
      <w:r w:rsidR="008A31F2">
        <w:t>C</w:t>
      </w:r>
      <w:r w:rsidRPr="005E2D4D">
        <w:t>are.</w:t>
      </w:r>
      <w:proofErr w:type="gramEnd"/>
      <w:r w:rsidRPr="005E2D4D">
        <w:t xml:space="preserve"> 2017</w:t>
      </w:r>
      <w:proofErr w:type="gramStart"/>
      <w:r w:rsidRPr="005E2D4D">
        <w:t>;40</w:t>
      </w:r>
      <w:proofErr w:type="gramEnd"/>
      <w:r w:rsidRPr="005E2D4D">
        <w:t>(1):155-7.</w:t>
      </w:r>
    </w:p>
    <w:p w:rsidR="005E2D4D" w:rsidRPr="005E2D4D" w:rsidRDefault="005E2D4D" w:rsidP="005F2685">
      <w:pPr>
        <w:spacing w:after="0" w:line="240" w:lineRule="auto"/>
      </w:pPr>
      <w:r w:rsidRPr="005E2D4D">
        <w:t>24.</w:t>
      </w:r>
      <w:r w:rsidRPr="005E2D4D">
        <w:tab/>
        <w:t xml:space="preserve">Haidar A, Legault L, Messier V, Mitre TM, Leroux C, </w:t>
      </w:r>
      <w:proofErr w:type="spellStart"/>
      <w:r w:rsidRPr="005E2D4D">
        <w:t>Rabasa-Lhoret</w:t>
      </w:r>
      <w:proofErr w:type="spellEnd"/>
      <w:r w:rsidRPr="005E2D4D">
        <w:t xml:space="preserve"> R. Comparison of dual-hormone artificial pancreas, single-hormone artificial pancreas, and conventional insulin pump therapy for glycaemic control in patients with type 1 diabetes: an open-label randomised controlled crossover trial. </w:t>
      </w:r>
      <w:proofErr w:type="gramStart"/>
      <w:r w:rsidRPr="005E2D4D">
        <w:t>The Lancet Diabetes &amp; Endocrinology.</w:t>
      </w:r>
      <w:proofErr w:type="gramEnd"/>
      <w:r w:rsidRPr="005E2D4D">
        <w:t xml:space="preserve"> 2015</w:t>
      </w:r>
      <w:proofErr w:type="gramStart"/>
      <w:r w:rsidRPr="005E2D4D">
        <w:t>;3</w:t>
      </w:r>
      <w:proofErr w:type="gramEnd"/>
      <w:r w:rsidRPr="005E2D4D">
        <w:t>(1):17-26.</w:t>
      </w:r>
    </w:p>
    <w:p w:rsidR="008A31F2" w:rsidRDefault="005E2D4D" w:rsidP="005F2685">
      <w:pPr>
        <w:spacing w:after="0" w:line="240" w:lineRule="auto"/>
      </w:pPr>
      <w:r w:rsidRPr="005E2D4D">
        <w:t>25.</w:t>
      </w:r>
      <w:r w:rsidRPr="005E2D4D">
        <w:tab/>
      </w:r>
      <w:r w:rsidR="008A31F2">
        <w:t xml:space="preserve">Haidar A, Messier V, Legault L, </w:t>
      </w:r>
      <w:proofErr w:type="spellStart"/>
      <w:r w:rsidR="008A31F2">
        <w:t>Ladouceur</w:t>
      </w:r>
      <w:proofErr w:type="spellEnd"/>
      <w:r w:rsidR="008A31F2">
        <w:t xml:space="preserve"> M, </w:t>
      </w:r>
      <w:proofErr w:type="spellStart"/>
      <w:r w:rsidR="008A31F2">
        <w:t>Rabasa‐Lhoret</w:t>
      </w:r>
      <w:proofErr w:type="spellEnd"/>
      <w:r w:rsidR="008A31F2">
        <w:t xml:space="preserve"> R. Outpatient 60‐hour day‐and‐night glucose control with dual‐hormone artificial pancreas, single‐hormone artificial pancreas, or sensor‐augmented pump therapy in adults with type 1 diabetes: An open‐label, randomised, crossover, controlled trial. </w:t>
      </w:r>
      <w:proofErr w:type="gramStart"/>
      <w:r w:rsidR="008A31F2">
        <w:t xml:space="preserve">Diabetes </w:t>
      </w:r>
      <w:proofErr w:type="spellStart"/>
      <w:r w:rsidR="008A31F2">
        <w:t>Obes</w:t>
      </w:r>
      <w:proofErr w:type="spellEnd"/>
      <w:r w:rsidR="008A31F2">
        <w:t xml:space="preserve"> </w:t>
      </w:r>
      <w:proofErr w:type="spellStart"/>
      <w:r w:rsidR="008A31F2">
        <w:t>Metab</w:t>
      </w:r>
      <w:proofErr w:type="spellEnd"/>
      <w:r w:rsidR="008A31F2">
        <w:t>.</w:t>
      </w:r>
      <w:proofErr w:type="gramEnd"/>
      <w:r w:rsidR="008A31F2">
        <w:t xml:space="preserve"> 2017</w:t>
      </w:r>
      <w:proofErr w:type="gramStart"/>
      <w:r w:rsidR="008A31F2">
        <w:t>;19</w:t>
      </w:r>
      <w:proofErr w:type="gramEnd"/>
      <w:r w:rsidR="008A31F2">
        <w:t>(5):713-20.</w:t>
      </w:r>
    </w:p>
    <w:p w:rsidR="005E2D4D" w:rsidRPr="005E2D4D" w:rsidRDefault="005E2D4D" w:rsidP="005F2685">
      <w:pPr>
        <w:spacing w:after="0" w:line="240" w:lineRule="auto"/>
      </w:pPr>
      <w:r w:rsidRPr="005E2D4D">
        <w:t>26.</w:t>
      </w:r>
      <w:r w:rsidRPr="005E2D4D">
        <w:tab/>
      </w:r>
      <w:r w:rsidR="008A31F2">
        <w:t xml:space="preserve">Thabit H, Tauschmann M, Allen JM, Leelarathna L, Hartnell S, Wilinska ME, et al. Home use of an artificial beta cell in type 1 diabetes. </w:t>
      </w:r>
      <w:proofErr w:type="gramStart"/>
      <w:r w:rsidR="008A31F2">
        <w:t>New England Journal of Medicine.</w:t>
      </w:r>
      <w:proofErr w:type="gramEnd"/>
      <w:r w:rsidR="008A31F2">
        <w:t xml:space="preserve"> 2015</w:t>
      </w:r>
      <w:proofErr w:type="gramStart"/>
      <w:r w:rsidR="008A31F2">
        <w:t>;373</w:t>
      </w:r>
      <w:proofErr w:type="gramEnd"/>
      <w:r w:rsidR="008A31F2">
        <w:t>(22):2129-40.</w:t>
      </w:r>
    </w:p>
    <w:p w:rsidR="005E2D4D" w:rsidRPr="005E2D4D" w:rsidRDefault="005E2D4D" w:rsidP="005F2685">
      <w:pPr>
        <w:spacing w:after="0" w:line="240" w:lineRule="auto"/>
      </w:pPr>
      <w:r w:rsidRPr="005E2D4D">
        <w:t>27.</w:t>
      </w:r>
      <w:r w:rsidRPr="005E2D4D">
        <w:tab/>
      </w:r>
      <w:r w:rsidR="00460BCA">
        <w:t xml:space="preserve">Stewart ZA, Wilinska ME, Hartnell S, Temple RC, Rayman G, Stanley KP, et al. Closed-Loop Insulin Delivery during Pregnancy in Women with Type 1 Diabetes. </w:t>
      </w:r>
      <w:proofErr w:type="gramStart"/>
      <w:r w:rsidR="00460BCA" w:rsidRPr="00607E46">
        <w:t>New England Journal of Medicine</w:t>
      </w:r>
      <w:r w:rsidR="00460BCA">
        <w:t>.</w:t>
      </w:r>
      <w:proofErr w:type="gramEnd"/>
      <w:r w:rsidR="00460BCA">
        <w:t xml:space="preserve"> 2016</w:t>
      </w:r>
      <w:proofErr w:type="gramStart"/>
      <w:r w:rsidR="00460BCA">
        <w:t>;375</w:t>
      </w:r>
      <w:proofErr w:type="gramEnd"/>
      <w:r w:rsidR="00460BCA">
        <w:t>(7):644-54.</w:t>
      </w:r>
      <w:r w:rsidRPr="005E2D4D">
        <w:t>.</w:t>
      </w:r>
    </w:p>
    <w:p w:rsidR="005E2D4D" w:rsidRPr="005E2D4D" w:rsidRDefault="005E2D4D" w:rsidP="005F2685">
      <w:pPr>
        <w:spacing w:after="0" w:line="240" w:lineRule="auto"/>
      </w:pPr>
      <w:r w:rsidRPr="005E2D4D">
        <w:t>28.</w:t>
      </w:r>
      <w:r w:rsidRPr="005E2D4D">
        <w:tab/>
        <w:t xml:space="preserve">Breton MD, </w:t>
      </w:r>
      <w:proofErr w:type="spellStart"/>
      <w:r w:rsidRPr="005E2D4D">
        <w:t>Chernavvsky</w:t>
      </w:r>
      <w:proofErr w:type="spellEnd"/>
      <w:r w:rsidRPr="005E2D4D">
        <w:t xml:space="preserve"> DR, </w:t>
      </w:r>
      <w:proofErr w:type="spellStart"/>
      <w:r w:rsidRPr="005E2D4D">
        <w:t>Forlenza</w:t>
      </w:r>
      <w:proofErr w:type="spellEnd"/>
      <w:r w:rsidRPr="005E2D4D">
        <w:t xml:space="preserve"> GP, </w:t>
      </w:r>
      <w:proofErr w:type="spellStart"/>
      <w:r w:rsidRPr="005E2D4D">
        <w:t>DeBoer</w:t>
      </w:r>
      <w:proofErr w:type="spellEnd"/>
      <w:r w:rsidRPr="005E2D4D">
        <w:t xml:space="preserve"> MD, </w:t>
      </w:r>
      <w:proofErr w:type="spellStart"/>
      <w:r w:rsidRPr="005E2D4D">
        <w:t>Robic</w:t>
      </w:r>
      <w:proofErr w:type="spellEnd"/>
      <w:r w:rsidRPr="005E2D4D">
        <w:t xml:space="preserve"> J, </w:t>
      </w:r>
      <w:proofErr w:type="spellStart"/>
      <w:r w:rsidRPr="005E2D4D">
        <w:t>Wadwa</w:t>
      </w:r>
      <w:proofErr w:type="spellEnd"/>
      <w:r w:rsidRPr="005E2D4D">
        <w:t xml:space="preserve"> RP, et al. Closed-Loop control during intense prolonged outdoor exercise in adolescents with type 1 diabetes: The Artificial Pancreas ski study. </w:t>
      </w:r>
      <w:proofErr w:type="gramStart"/>
      <w:r w:rsidRPr="005E2D4D">
        <w:t xml:space="preserve">Diabetes </w:t>
      </w:r>
      <w:r w:rsidR="00460BCA">
        <w:t>C</w:t>
      </w:r>
      <w:r w:rsidRPr="005E2D4D">
        <w:t>are.</w:t>
      </w:r>
      <w:proofErr w:type="gramEnd"/>
      <w:r w:rsidRPr="005E2D4D">
        <w:t xml:space="preserve"> 2017</w:t>
      </w:r>
      <w:proofErr w:type="gramStart"/>
      <w:r w:rsidRPr="005E2D4D">
        <w:t>;40</w:t>
      </w:r>
      <w:proofErr w:type="gramEnd"/>
      <w:r w:rsidRPr="005E2D4D">
        <w:t>(12):1644-50.</w:t>
      </w:r>
    </w:p>
    <w:p w:rsidR="005E2D4D" w:rsidRPr="005E2D4D" w:rsidRDefault="005E2D4D" w:rsidP="005F2685">
      <w:pPr>
        <w:spacing w:after="0" w:line="240" w:lineRule="auto"/>
      </w:pPr>
      <w:r w:rsidRPr="005E2D4D">
        <w:t>29.</w:t>
      </w:r>
      <w:r w:rsidRPr="005E2D4D">
        <w:tab/>
      </w:r>
      <w:proofErr w:type="spellStart"/>
      <w:r w:rsidRPr="005E2D4D">
        <w:t>Taleb</w:t>
      </w:r>
      <w:proofErr w:type="spellEnd"/>
      <w:r w:rsidRPr="005E2D4D">
        <w:t xml:space="preserve"> N, Emami A, </w:t>
      </w:r>
      <w:proofErr w:type="spellStart"/>
      <w:r w:rsidRPr="005E2D4D">
        <w:t>Suppere</w:t>
      </w:r>
      <w:proofErr w:type="spellEnd"/>
      <w:r w:rsidRPr="005E2D4D">
        <w:t xml:space="preserve"> C, Messier V, Legault L, </w:t>
      </w:r>
      <w:proofErr w:type="spellStart"/>
      <w:r w:rsidRPr="005E2D4D">
        <w:t>Ladouceur</w:t>
      </w:r>
      <w:proofErr w:type="spellEnd"/>
      <w:r w:rsidRPr="005E2D4D">
        <w:t xml:space="preserve"> M, et al. Efficacy of single-hormone and dual-hormone artificial pancreas during continuous and interval exercise in adult patients with type 1 diabetes: randomised controlled crossover trial. </w:t>
      </w:r>
      <w:proofErr w:type="spellStart"/>
      <w:proofErr w:type="gramStart"/>
      <w:r w:rsidRPr="005E2D4D">
        <w:t>Diabetologia</w:t>
      </w:r>
      <w:proofErr w:type="spellEnd"/>
      <w:r w:rsidRPr="005E2D4D">
        <w:t>.</w:t>
      </w:r>
      <w:proofErr w:type="gramEnd"/>
      <w:r w:rsidR="00460BCA">
        <w:t xml:space="preserve"> </w:t>
      </w:r>
      <w:r w:rsidRPr="005E2D4D">
        <w:t>2016</w:t>
      </w:r>
      <w:proofErr w:type="gramStart"/>
      <w:r w:rsidRPr="005E2D4D">
        <w:t>;59</w:t>
      </w:r>
      <w:proofErr w:type="gramEnd"/>
      <w:r w:rsidRPr="005E2D4D">
        <w:t>(12):2561-71.</w:t>
      </w:r>
    </w:p>
    <w:p w:rsidR="005E2D4D" w:rsidRPr="005E2D4D" w:rsidRDefault="005E2D4D" w:rsidP="005F2685">
      <w:pPr>
        <w:spacing w:after="0" w:line="240" w:lineRule="auto"/>
      </w:pPr>
      <w:r w:rsidRPr="005E2D4D">
        <w:t>30.</w:t>
      </w:r>
      <w:r w:rsidRPr="005E2D4D">
        <w:tab/>
      </w:r>
      <w:r w:rsidR="000A7400">
        <w:t xml:space="preserve">Castle JR, El Youssef J, Wilson LM, Reddy R, </w:t>
      </w:r>
      <w:proofErr w:type="spellStart"/>
      <w:r w:rsidR="000A7400">
        <w:t>Resalat</w:t>
      </w:r>
      <w:proofErr w:type="spellEnd"/>
      <w:r w:rsidR="000A7400">
        <w:t xml:space="preserve"> N, </w:t>
      </w:r>
      <w:proofErr w:type="spellStart"/>
      <w:r w:rsidR="000A7400">
        <w:t>Branigan</w:t>
      </w:r>
      <w:proofErr w:type="spellEnd"/>
      <w:r w:rsidR="000A7400">
        <w:t xml:space="preserve"> D, et al. Randomized outpatient trial of single- and dual-hormone closed-loop systems that adapt to exercise using wearable sensors. </w:t>
      </w:r>
      <w:proofErr w:type="gramStart"/>
      <w:r w:rsidR="000A7400">
        <w:t>Diabetes Care.</w:t>
      </w:r>
      <w:proofErr w:type="gramEnd"/>
      <w:r w:rsidR="000A7400">
        <w:t xml:space="preserve"> 2018.</w:t>
      </w:r>
      <w:r w:rsidR="000A7400" w:rsidRPr="00607E46">
        <w:t xml:space="preserve"> </w:t>
      </w:r>
      <w:proofErr w:type="spellStart"/>
      <w:proofErr w:type="gramStart"/>
      <w:r w:rsidR="000A7400" w:rsidRPr="00607E46">
        <w:t>doi</w:t>
      </w:r>
      <w:proofErr w:type="spellEnd"/>
      <w:proofErr w:type="gramEnd"/>
      <w:r w:rsidR="000A7400" w:rsidRPr="00607E46">
        <w:t>: 10.2337/dc18-0228.</w:t>
      </w:r>
    </w:p>
    <w:p w:rsidR="005E2D4D" w:rsidRPr="005E2D4D" w:rsidRDefault="005E2D4D" w:rsidP="005F2685">
      <w:pPr>
        <w:spacing w:after="0" w:line="240" w:lineRule="auto"/>
      </w:pPr>
      <w:r w:rsidRPr="005E2D4D">
        <w:t>31.</w:t>
      </w:r>
      <w:r w:rsidRPr="005E2D4D">
        <w:tab/>
      </w:r>
      <w:proofErr w:type="spellStart"/>
      <w:r w:rsidRPr="005E2D4D">
        <w:t>Dovc</w:t>
      </w:r>
      <w:proofErr w:type="spellEnd"/>
      <w:r w:rsidRPr="005E2D4D">
        <w:t xml:space="preserve"> K, </w:t>
      </w:r>
      <w:proofErr w:type="spellStart"/>
      <w:r w:rsidRPr="005E2D4D">
        <w:t>Macedoni</w:t>
      </w:r>
      <w:proofErr w:type="spellEnd"/>
      <w:r w:rsidRPr="005E2D4D">
        <w:t xml:space="preserve"> M, </w:t>
      </w:r>
      <w:proofErr w:type="spellStart"/>
      <w:r w:rsidRPr="005E2D4D">
        <w:t>Bratina</w:t>
      </w:r>
      <w:proofErr w:type="spellEnd"/>
      <w:r w:rsidRPr="005E2D4D">
        <w:t xml:space="preserve"> N, </w:t>
      </w:r>
      <w:proofErr w:type="spellStart"/>
      <w:r w:rsidRPr="005E2D4D">
        <w:t>Lepej</w:t>
      </w:r>
      <w:proofErr w:type="spellEnd"/>
      <w:r w:rsidRPr="005E2D4D">
        <w:t xml:space="preserve"> D, Nimri R, Atlas E, et al. Closed-loop glucose control in young people with type 1 diabetes during and after unannounced physical activity: a randomised controlled crossover trial. </w:t>
      </w:r>
      <w:proofErr w:type="spellStart"/>
      <w:proofErr w:type="gramStart"/>
      <w:r w:rsidRPr="005E2D4D">
        <w:t>Diabetologia</w:t>
      </w:r>
      <w:proofErr w:type="spellEnd"/>
      <w:r w:rsidRPr="005E2D4D">
        <w:t>.</w:t>
      </w:r>
      <w:proofErr w:type="gramEnd"/>
      <w:r w:rsidRPr="005E2D4D">
        <w:t xml:space="preserve"> 2017</w:t>
      </w:r>
      <w:proofErr w:type="gramStart"/>
      <w:r w:rsidRPr="005E2D4D">
        <w:t>;60</w:t>
      </w:r>
      <w:proofErr w:type="gramEnd"/>
      <w:r w:rsidRPr="005E2D4D">
        <w:t>(11):2157-67.</w:t>
      </w:r>
    </w:p>
    <w:p w:rsidR="005E2D4D" w:rsidRPr="005E2D4D" w:rsidRDefault="005E2D4D" w:rsidP="005F2685">
      <w:pPr>
        <w:spacing w:after="0" w:line="240" w:lineRule="auto"/>
      </w:pPr>
      <w:r w:rsidRPr="005E2D4D">
        <w:t>32.</w:t>
      </w:r>
      <w:r w:rsidRPr="005E2D4D">
        <w:tab/>
      </w:r>
      <w:r w:rsidR="000A7400">
        <w:t xml:space="preserve">Farrington C. Psychosocial impacts of hybrid closed-loop systems in the management of diabetes: a review. </w:t>
      </w:r>
      <w:proofErr w:type="gramStart"/>
      <w:r w:rsidR="000A7400">
        <w:t>Diabetic Medicine.</w:t>
      </w:r>
      <w:proofErr w:type="gramEnd"/>
      <w:r w:rsidR="000A7400">
        <w:t xml:space="preserve"> 2018</w:t>
      </w:r>
      <w:proofErr w:type="gramStart"/>
      <w:r w:rsidR="000A7400">
        <w:t>;35</w:t>
      </w:r>
      <w:proofErr w:type="gramEnd"/>
      <w:r w:rsidR="000A7400">
        <w:t>(4):436-49.</w:t>
      </w:r>
    </w:p>
    <w:p w:rsidR="005E2D4D" w:rsidRPr="005E2D4D" w:rsidRDefault="005E2D4D" w:rsidP="005F2685">
      <w:pPr>
        <w:spacing w:after="0" w:line="240" w:lineRule="auto"/>
      </w:pPr>
      <w:r w:rsidRPr="005E2D4D">
        <w:t>33.</w:t>
      </w:r>
      <w:r w:rsidRPr="005E2D4D">
        <w:tab/>
        <w:t xml:space="preserve">Lewis D, </w:t>
      </w:r>
      <w:proofErr w:type="spellStart"/>
      <w:r w:rsidRPr="005E2D4D">
        <w:t>Leibrand</w:t>
      </w:r>
      <w:proofErr w:type="spellEnd"/>
      <w:r w:rsidRPr="005E2D4D">
        <w:t xml:space="preserve"> S. Real-World Use of Open Source Artificial Pancreas Systems. </w:t>
      </w:r>
      <w:proofErr w:type="gramStart"/>
      <w:r w:rsidRPr="005E2D4D">
        <w:t xml:space="preserve">Journal of </w:t>
      </w:r>
      <w:r w:rsidR="000A7400">
        <w:t>D</w:t>
      </w:r>
      <w:r w:rsidRPr="005E2D4D">
        <w:t xml:space="preserve">iabetes </w:t>
      </w:r>
      <w:r w:rsidR="000A7400">
        <w:t>S</w:t>
      </w:r>
      <w:r w:rsidRPr="005E2D4D">
        <w:t xml:space="preserve">cience and </w:t>
      </w:r>
      <w:r w:rsidR="000A7400">
        <w:t>T</w:t>
      </w:r>
      <w:r w:rsidRPr="005E2D4D">
        <w:t>echnology.</w:t>
      </w:r>
      <w:proofErr w:type="gramEnd"/>
      <w:r w:rsidRPr="005E2D4D">
        <w:t xml:space="preserve"> 2016</w:t>
      </w:r>
      <w:proofErr w:type="gramStart"/>
      <w:r w:rsidRPr="005E2D4D">
        <w:t>;10</w:t>
      </w:r>
      <w:proofErr w:type="gramEnd"/>
      <w:r w:rsidRPr="005E2D4D">
        <w:t>(6):1411.</w:t>
      </w:r>
    </w:p>
    <w:p w:rsidR="005E2D4D" w:rsidRPr="005E2D4D" w:rsidRDefault="005E2D4D" w:rsidP="005F2685">
      <w:pPr>
        <w:spacing w:after="0" w:line="240" w:lineRule="auto"/>
      </w:pPr>
      <w:r w:rsidRPr="005E2D4D">
        <w:t>34.</w:t>
      </w:r>
      <w:r w:rsidRPr="005E2D4D">
        <w:tab/>
        <w:t xml:space="preserve">Lewis D, </w:t>
      </w:r>
      <w:proofErr w:type="spellStart"/>
      <w:r w:rsidRPr="005E2D4D">
        <w:t>Leibrand</w:t>
      </w:r>
      <w:proofErr w:type="spellEnd"/>
      <w:r w:rsidRPr="005E2D4D">
        <w:t xml:space="preserve"> S, Open APSC. </w:t>
      </w:r>
      <w:proofErr w:type="gramStart"/>
      <w:r w:rsidRPr="005E2D4D">
        <w:t>Real-world use of open source Artificial Pancreas systems.</w:t>
      </w:r>
      <w:proofErr w:type="gramEnd"/>
      <w:r w:rsidRPr="005E2D4D">
        <w:t xml:space="preserve"> </w:t>
      </w:r>
      <w:proofErr w:type="gramStart"/>
      <w:r w:rsidRPr="005E2D4D">
        <w:t>Journal of Diabetes Science and Technology.</w:t>
      </w:r>
      <w:proofErr w:type="gramEnd"/>
      <w:r w:rsidRPr="005E2D4D">
        <w:t xml:space="preserve"> 2016</w:t>
      </w:r>
      <w:proofErr w:type="gramStart"/>
      <w:r w:rsidRPr="005E2D4D">
        <w:t>;10</w:t>
      </w:r>
      <w:proofErr w:type="gramEnd"/>
      <w:r w:rsidRPr="005E2D4D">
        <w:t>(6):1411-.</w:t>
      </w:r>
    </w:p>
    <w:p w:rsidR="005B5189" w:rsidRPr="00BF1B2F" w:rsidRDefault="005E2D4D" w:rsidP="00BF1B2F">
      <w:pPr>
        <w:rPr>
          <w:b/>
        </w:rPr>
      </w:pPr>
      <w:r w:rsidRPr="005E2D4D">
        <w:t>35.</w:t>
      </w:r>
      <w:r w:rsidRPr="005E2D4D">
        <w:tab/>
      </w:r>
      <w:r w:rsidR="000A7400">
        <w:t xml:space="preserve">Bergenstal RM, Garg S, Weinzimer SA, Buckingham BA, Bode BW, Tamborlane WV, et al. Safety of a hybrid closed-loop insulin delivery system in patients with type 1 diabetes. </w:t>
      </w:r>
      <w:proofErr w:type="gramStart"/>
      <w:r w:rsidR="000A7400">
        <w:t>JAMA.</w:t>
      </w:r>
      <w:proofErr w:type="gramEnd"/>
      <w:r w:rsidR="000A7400">
        <w:t xml:space="preserve"> 2016</w:t>
      </w:r>
      <w:proofErr w:type="gramStart"/>
      <w:r w:rsidR="000A7400">
        <w:t>;316</w:t>
      </w:r>
      <w:proofErr w:type="gramEnd"/>
      <w:r w:rsidR="000A7400">
        <w:t>(13):1407-8.</w:t>
      </w:r>
    </w:p>
    <w:sectPr w:rsidR="005B5189" w:rsidRPr="00BF1B2F"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449E8" w:rsidRDefault="008449E8" w:rsidP="00342814">
      <w:pPr>
        <w:spacing w:after="0" w:line="240" w:lineRule="auto"/>
      </w:pPr>
      <w:r>
        <w:separator/>
      </w:r>
    </w:p>
  </w:endnote>
  <w:endnote w:type="continuationSeparator" w:id="0">
    <w:p w:rsidR="008449E8" w:rsidRDefault="008449E8" w:rsidP="0034281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41A4C" w:rsidRDefault="00441A4C" w:rsidP="00936D2F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8D67E4">
      <w:rPr>
        <w:noProof/>
      </w:rPr>
      <w:t>12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449E8" w:rsidRDefault="008449E8" w:rsidP="00342814">
      <w:pPr>
        <w:spacing w:after="0" w:line="240" w:lineRule="auto"/>
      </w:pPr>
      <w:r>
        <w:separator/>
      </w:r>
    </w:p>
  </w:footnote>
  <w:footnote w:type="continuationSeparator" w:id="0">
    <w:p w:rsidR="008449E8" w:rsidRDefault="008449E8" w:rsidP="0034281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7C2E61"/>
    <w:multiLevelType w:val="hybridMultilevel"/>
    <w:tmpl w:val="49CEC052"/>
    <w:lvl w:ilvl="0" w:tplc="A8F2CA2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FFD0E86"/>
    <w:multiLevelType w:val="hybridMultilevel"/>
    <w:tmpl w:val="486249B4"/>
    <w:lvl w:ilvl="0" w:tplc="43161D6E">
      <w:start w:val="2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B0A016F"/>
    <w:multiLevelType w:val="multilevel"/>
    <w:tmpl w:val="5D68B350"/>
    <w:lvl w:ilvl="0">
      <w:start w:val="1"/>
      <w:numFmt w:val="lowerRoman"/>
      <w:lvlText w:val="%1."/>
      <w:lvlJc w:val="right"/>
      <w:pPr>
        <w:tabs>
          <w:tab w:val="num" w:pos="720"/>
        </w:tabs>
        <w:ind w:left="720" w:hanging="360"/>
      </w:pPr>
    </w:lvl>
    <w:lvl w:ilvl="1" w:tentative="1">
      <w:start w:val="1"/>
      <w:numFmt w:val="lowerRoman"/>
      <w:lvlText w:val="%2."/>
      <w:lvlJc w:val="right"/>
      <w:pPr>
        <w:tabs>
          <w:tab w:val="num" w:pos="1440"/>
        </w:tabs>
        <w:ind w:left="144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160"/>
        </w:tabs>
        <w:ind w:left="2160" w:hanging="360"/>
      </w:pPr>
    </w:lvl>
    <w:lvl w:ilvl="3" w:tentative="1">
      <w:start w:val="1"/>
      <w:numFmt w:val="lowerRoman"/>
      <w:lvlText w:val="%4."/>
      <w:lvlJc w:val="right"/>
      <w:pPr>
        <w:tabs>
          <w:tab w:val="num" w:pos="2880"/>
        </w:tabs>
        <w:ind w:left="2880" w:hanging="360"/>
      </w:pPr>
    </w:lvl>
    <w:lvl w:ilvl="4" w:tentative="1">
      <w:start w:val="1"/>
      <w:numFmt w:val="lowerRoman"/>
      <w:lvlText w:val="%5."/>
      <w:lvlJc w:val="right"/>
      <w:pPr>
        <w:tabs>
          <w:tab w:val="num" w:pos="3600"/>
        </w:tabs>
        <w:ind w:left="360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320"/>
        </w:tabs>
        <w:ind w:left="4320" w:hanging="360"/>
      </w:pPr>
    </w:lvl>
    <w:lvl w:ilvl="6" w:tentative="1">
      <w:start w:val="1"/>
      <w:numFmt w:val="lowerRoman"/>
      <w:lvlText w:val="%7."/>
      <w:lvlJc w:val="right"/>
      <w:pPr>
        <w:tabs>
          <w:tab w:val="num" w:pos="5040"/>
        </w:tabs>
        <w:ind w:left="5040" w:hanging="360"/>
      </w:pPr>
    </w:lvl>
    <w:lvl w:ilvl="7" w:tentative="1">
      <w:start w:val="1"/>
      <w:numFmt w:val="lowerRoman"/>
      <w:lvlText w:val="%8."/>
      <w:lvlJc w:val="right"/>
      <w:pPr>
        <w:tabs>
          <w:tab w:val="num" w:pos="5760"/>
        </w:tabs>
        <w:ind w:left="576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480"/>
        </w:tabs>
        <w:ind w:left="6480" w:hanging="360"/>
      </w:pPr>
    </w:lvl>
  </w:abstractNum>
  <w:abstractNum w:abstractNumId="3">
    <w:nsid w:val="6CAD02B6"/>
    <w:multiLevelType w:val="hybridMultilevel"/>
    <w:tmpl w:val="69C08826"/>
    <w:lvl w:ilvl="0" w:tplc="72C45350">
      <w:start w:val="15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B0656A2"/>
    <w:multiLevelType w:val="hybridMultilevel"/>
    <w:tmpl w:val="D28A9E0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"/>
  </w:num>
  <w:num w:numId="3">
    <w:abstractNumId w:val="3"/>
  </w:num>
  <w:num w:numId="4">
    <w:abstractNumId w:val="2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pt00ewswssp0eerz5vrst0tsex52s5wtwz&quot;&gt;My EndNote Library&lt;record-ids&gt;&lt;item&gt;390&lt;/item&gt;&lt;item&gt;391&lt;/item&gt;&lt;item&gt;392&lt;/item&gt;&lt;item&gt;393&lt;/item&gt;&lt;item&gt;399&lt;/item&gt;&lt;item&gt;400&lt;/item&gt;&lt;item&gt;401&lt;/item&gt;&lt;item&gt;402&lt;/item&gt;&lt;item&gt;403&lt;/item&gt;&lt;item&gt;404&lt;/item&gt;&lt;item&gt;405&lt;/item&gt;&lt;item&gt;406&lt;/item&gt;&lt;item&gt;420&lt;/item&gt;&lt;item&gt;421&lt;/item&gt;&lt;item&gt;422&lt;/item&gt;&lt;item&gt;453&lt;/item&gt;&lt;item&gt;454&lt;/item&gt;&lt;item&gt;455&lt;/item&gt;&lt;item&gt;456&lt;/item&gt;&lt;item&gt;457&lt;/item&gt;&lt;item&gt;458&lt;/item&gt;&lt;item&gt;459&lt;/item&gt;&lt;item&gt;460&lt;/item&gt;&lt;item&gt;463&lt;/item&gt;&lt;item&gt;469&lt;/item&gt;&lt;/record-ids&gt;&lt;/item&gt;&lt;/Libraries&gt;"/>
  </w:docVars>
  <w:rsids>
    <w:rsidRoot w:val="00B8682F"/>
    <w:rsid w:val="0000635C"/>
    <w:rsid w:val="000134F7"/>
    <w:rsid w:val="00015AC2"/>
    <w:rsid w:val="00027711"/>
    <w:rsid w:val="000320DA"/>
    <w:rsid w:val="00037075"/>
    <w:rsid w:val="00037D3D"/>
    <w:rsid w:val="00047799"/>
    <w:rsid w:val="00052D02"/>
    <w:rsid w:val="00067640"/>
    <w:rsid w:val="00070401"/>
    <w:rsid w:val="00073713"/>
    <w:rsid w:val="000859CC"/>
    <w:rsid w:val="00087EF4"/>
    <w:rsid w:val="000951CE"/>
    <w:rsid w:val="000A1051"/>
    <w:rsid w:val="000A49A7"/>
    <w:rsid w:val="000A7400"/>
    <w:rsid w:val="000B1D2A"/>
    <w:rsid w:val="000B224F"/>
    <w:rsid w:val="000D2DCD"/>
    <w:rsid w:val="000D40E3"/>
    <w:rsid w:val="000F5652"/>
    <w:rsid w:val="000F7CF2"/>
    <w:rsid w:val="00100856"/>
    <w:rsid w:val="00102B51"/>
    <w:rsid w:val="00102C89"/>
    <w:rsid w:val="001135B8"/>
    <w:rsid w:val="00113CEF"/>
    <w:rsid w:val="00123071"/>
    <w:rsid w:val="0012449C"/>
    <w:rsid w:val="001256E6"/>
    <w:rsid w:val="001278BE"/>
    <w:rsid w:val="0013320D"/>
    <w:rsid w:val="00136C82"/>
    <w:rsid w:val="001373CD"/>
    <w:rsid w:val="00153D1D"/>
    <w:rsid w:val="00167913"/>
    <w:rsid w:val="00175D6E"/>
    <w:rsid w:val="001835B1"/>
    <w:rsid w:val="001877CC"/>
    <w:rsid w:val="0019015E"/>
    <w:rsid w:val="00191E36"/>
    <w:rsid w:val="001A643A"/>
    <w:rsid w:val="001B143B"/>
    <w:rsid w:val="001B2578"/>
    <w:rsid w:val="001B4374"/>
    <w:rsid w:val="001B6014"/>
    <w:rsid w:val="001C6EB4"/>
    <w:rsid w:val="001D68F5"/>
    <w:rsid w:val="001E1C68"/>
    <w:rsid w:val="001E3510"/>
    <w:rsid w:val="001E5194"/>
    <w:rsid w:val="001E51D9"/>
    <w:rsid w:val="001E618A"/>
    <w:rsid w:val="001F7F3C"/>
    <w:rsid w:val="00207886"/>
    <w:rsid w:val="00231A8B"/>
    <w:rsid w:val="0025273E"/>
    <w:rsid w:val="00252A20"/>
    <w:rsid w:val="00257478"/>
    <w:rsid w:val="00274922"/>
    <w:rsid w:val="00291FF4"/>
    <w:rsid w:val="002A0932"/>
    <w:rsid w:val="002A48EE"/>
    <w:rsid w:val="002A60A2"/>
    <w:rsid w:val="002B6EF7"/>
    <w:rsid w:val="002C0C37"/>
    <w:rsid w:val="002C44BD"/>
    <w:rsid w:val="002C6F8B"/>
    <w:rsid w:val="002D0993"/>
    <w:rsid w:val="002D1E72"/>
    <w:rsid w:val="002D5155"/>
    <w:rsid w:val="002D6047"/>
    <w:rsid w:val="002E0872"/>
    <w:rsid w:val="002E5452"/>
    <w:rsid w:val="002E6BC1"/>
    <w:rsid w:val="002E7411"/>
    <w:rsid w:val="002F0BEF"/>
    <w:rsid w:val="002F36A3"/>
    <w:rsid w:val="002F61BD"/>
    <w:rsid w:val="0032007C"/>
    <w:rsid w:val="003226C6"/>
    <w:rsid w:val="003228D7"/>
    <w:rsid w:val="00323D99"/>
    <w:rsid w:val="003254C9"/>
    <w:rsid w:val="0033057C"/>
    <w:rsid w:val="0033301C"/>
    <w:rsid w:val="0033699E"/>
    <w:rsid w:val="003378DE"/>
    <w:rsid w:val="00342814"/>
    <w:rsid w:val="00351AD6"/>
    <w:rsid w:val="0036138C"/>
    <w:rsid w:val="00361F5C"/>
    <w:rsid w:val="00366E41"/>
    <w:rsid w:val="003700F2"/>
    <w:rsid w:val="0037444E"/>
    <w:rsid w:val="003816E0"/>
    <w:rsid w:val="00391432"/>
    <w:rsid w:val="003917E5"/>
    <w:rsid w:val="0039565E"/>
    <w:rsid w:val="003A0CF4"/>
    <w:rsid w:val="003B1034"/>
    <w:rsid w:val="003B5035"/>
    <w:rsid w:val="003B6591"/>
    <w:rsid w:val="003C5F92"/>
    <w:rsid w:val="003D079C"/>
    <w:rsid w:val="003D2B91"/>
    <w:rsid w:val="003D57C4"/>
    <w:rsid w:val="003E0AAB"/>
    <w:rsid w:val="003F0253"/>
    <w:rsid w:val="003F04F9"/>
    <w:rsid w:val="003F0E05"/>
    <w:rsid w:val="003F1DD1"/>
    <w:rsid w:val="003F2B68"/>
    <w:rsid w:val="003F5411"/>
    <w:rsid w:val="00403340"/>
    <w:rsid w:val="00427565"/>
    <w:rsid w:val="0043007C"/>
    <w:rsid w:val="00437A17"/>
    <w:rsid w:val="004414F8"/>
    <w:rsid w:val="00441A4C"/>
    <w:rsid w:val="00445682"/>
    <w:rsid w:val="00447B1D"/>
    <w:rsid w:val="0045158C"/>
    <w:rsid w:val="00455F3B"/>
    <w:rsid w:val="00460BCA"/>
    <w:rsid w:val="0046455B"/>
    <w:rsid w:val="00465BB6"/>
    <w:rsid w:val="0046619F"/>
    <w:rsid w:val="0047143B"/>
    <w:rsid w:val="00472391"/>
    <w:rsid w:val="00473372"/>
    <w:rsid w:val="004777E2"/>
    <w:rsid w:val="004824A6"/>
    <w:rsid w:val="0049684E"/>
    <w:rsid w:val="004B0CBC"/>
    <w:rsid w:val="004B1735"/>
    <w:rsid w:val="004B2544"/>
    <w:rsid w:val="004B342B"/>
    <w:rsid w:val="004B48EC"/>
    <w:rsid w:val="004B68EC"/>
    <w:rsid w:val="004C019F"/>
    <w:rsid w:val="004D0BAB"/>
    <w:rsid w:val="004D6017"/>
    <w:rsid w:val="004E6277"/>
    <w:rsid w:val="00502420"/>
    <w:rsid w:val="005118D7"/>
    <w:rsid w:val="005120E1"/>
    <w:rsid w:val="00513AA3"/>
    <w:rsid w:val="005209DD"/>
    <w:rsid w:val="00531A49"/>
    <w:rsid w:val="00537D7F"/>
    <w:rsid w:val="005459FA"/>
    <w:rsid w:val="005502D6"/>
    <w:rsid w:val="005556CC"/>
    <w:rsid w:val="005645E8"/>
    <w:rsid w:val="005656E6"/>
    <w:rsid w:val="00570060"/>
    <w:rsid w:val="0057128E"/>
    <w:rsid w:val="00571DDD"/>
    <w:rsid w:val="005756FB"/>
    <w:rsid w:val="00583E1A"/>
    <w:rsid w:val="00585839"/>
    <w:rsid w:val="00587110"/>
    <w:rsid w:val="00592BA5"/>
    <w:rsid w:val="00595F0F"/>
    <w:rsid w:val="005A37EE"/>
    <w:rsid w:val="005A5C8D"/>
    <w:rsid w:val="005A5E2C"/>
    <w:rsid w:val="005A5E98"/>
    <w:rsid w:val="005B024C"/>
    <w:rsid w:val="005B5189"/>
    <w:rsid w:val="005D0291"/>
    <w:rsid w:val="005D6136"/>
    <w:rsid w:val="005E09DA"/>
    <w:rsid w:val="005E2D4D"/>
    <w:rsid w:val="005F2685"/>
    <w:rsid w:val="005F7D44"/>
    <w:rsid w:val="00601CB7"/>
    <w:rsid w:val="00602738"/>
    <w:rsid w:val="00605025"/>
    <w:rsid w:val="00607E46"/>
    <w:rsid w:val="006130AC"/>
    <w:rsid w:val="00616996"/>
    <w:rsid w:val="006246F8"/>
    <w:rsid w:val="00630C33"/>
    <w:rsid w:val="006323AE"/>
    <w:rsid w:val="00635402"/>
    <w:rsid w:val="00637799"/>
    <w:rsid w:val="00637E96"/>
    <w:rsid w:val="006458A2"/>
    <w:rsid w:val="0066217A"/>
    <w:rsid w:val="00667316"/>
    <w:rsid w:val="00670216"/>
    <w:rsid w:val="0067686B"/>
    <w:rsid w:val="0068466E"/>
    <w:rsid w:val="00686098"/>
    <w:rsid w:val="0069589E"/>
    <w:rsid w:val="006B353E"/>
    <w:rsid w:val="006B3734"/>
    <w:rsid w:val="006B7773"/>
    <w:rsid w:val="006C616B"/>
    <w:rsid w:val="006D238F"/>
    <w:rsid w:val="006D4D68"/>
    <w:rsid w:val="006E0293"/>
    <w:rsid w:val="006E40C2"/>
    <w:rsid w:val="006F31F9"/>
    <w:rsid w:val="0074427F"/>
    <w:rsid w:val="0075607C"/>
    <w:rsid w:val="00765DBD"/>
    <w:rsid w:val="00772EDB"/>
    <w:rsid w:val="00772FF1"/>
    <w:rsid w:val="00782F9A"/>
    <w:rsid w:val="007844DE"/>
    <w:rsid w:val="00794F15"/>
    <w:rsid w:val="007A0E3B"/>
    <w:rsid w:val="007A4852"/>
    <w:rsid w:val="007A650F"/>
    <w:rsid w:val="007B52D6"/>
    <w:rsid w:val="007B6688"/>
    <w:rsid w:val="007C6EA2"/>
    <w:rsid w:val="007D1EFC"/>
    <w:rsid w:val="007D3613"/>
    <w:rsid w:val="007E2D9E"/>
    <w:rsid w:val="007E3273"/>
    <w:rsid w:val="007E6865"/>
    <w:rsid w:val="007F1083"/>
    <w:rsid w:val="0080495E"/>
    <w:rsid w:val="0080549E"/>
    <w:rsid w:val="0082729A"/>
    <w:rsid w:val="008449E8"/>
    <w:rsid w:val="00846EF1"/>
    <w:rsid w:val="008540F0"/>
    <w:rsid w:val="00867724"/>
    <w:rsid w:val="0087386F"/>
    <w:rsid w:val="0087497B"/>
    <w:rsid w:val="00875D3A"/>
    <w:rsid w:val="00880D8D"/>
    <w:rsid w:val="008814F0"/>
    <w:rsid w:val="00883538"/>
    <w:rsid w:val="00892D4A"/>
    <w:rsid w:val="00894C07"/>
    <w:rsid w:val="008A0AA4"/>
    <w:rsid w:val="008A143A"/>
    <w:rsid w:val="008A31F2"/>
    <w:rsid w:val="008C29C6"/>
    <w:rsid w:val="008C6D07"/>
    <w:rsid w:val="008D231A"/>
    <w:rsid w:val="008D3BDE"/>
    <w:rsid w:val="008D67E4"/>
    <w:rsid w:val="008E22CF"/>
    <w:rsid w:val="008E5835"/>
    <w:rsid w:val="008E704D"/>
    <w:rsid w:val="008F3968"/>
    <w:rsid w:val="008F7FC2"/>
    <w:rsid w:val="00904401"/>
    <w:rsid w:val="00911A70"/>
    <w:rsid w:val="00912F2F"/>
    <w:rsid w:val="00916A30"/>
    <w:rsid w:val="0092456E"/>
    <w:rsid w:val="0092715B"/>
    <w:rsid w:val="009320F4"/>
    <w:rsid w:val="00936D2F"/>
    <w:rsid w:val="00937C62"/>
    <w:rsid w:val="00943906"/>
    <w:rsid w:val="00947A56"/>
    <w:rsid w:val="00951234"/>
    <w:rsid w:val="0095222E"/>
    <w:rsid w:val="009554AE"/>
    <w:rsid w:val="00960D5B"/>
    <w:rsid w:val="00965733"/>
    <w:rsid w:val="00973C59"/>
    <w:rsid w:val="00981197"/>
    <w:rsid w:val="009A185C"/>
    <w:rsid w:val="009A3505"/>
    <w:rsid w:val="009A3506"/>
    <w:rsid w:val="009B3D3A"/>
    <w:rsid w:val="009B5155"/>
    <w:rsid w:val="009B6C55"/>
    <w:rsid w:val="009C1755"/>
    <w:rsid w:val="009C2817"/>
    <w:rsid w:val="009C4852"/>
    <w:rsid w:val="009D2388"/>
    <w:rsid w:val="009D3A27"/>
    <w:rsid w:val="009D55A4"/>
    <w:rsid w:val="009E2C8D"/>
    <w:rsid w:val="009E3DDC"/>
    <w:rsid w:val="009E6F23"/>
    <w:rsid w:val="009F1306"/>
    <w:rsid w:val="009F31C8"/>
    <w:rsid w:val="00A0001E"/>
    <w:rsid w:val="00A1286E"/>
    <w:rsid w:val="00A23393"/>
    <w:rsid w:val="00A34119"/>
    <w:rsid w:val="00A5254A"/>
    <w:rsid w:val="00A53B34"/>
    <w:rsid w:val="00A61969"/>
    <w:rsid w:val="00A71BAA"/>
    <w:rsid w:val="00A80334"/>
    <w:rsid w:val="00A84BDF"/>
    <w:rsid w:val="00A854D2"/>
    <w:rsid w:val="00A93554"/>
    <w:rsid w:val="00A9763D"/>
    <w:rsid w:val="00AA4A84"/>
    <w:rsid w:val="00AA59AA"/>
    <w:rsid w:val="00AA5FD6"/>
    <w:rsid w:val="00AB638F"/>
    <w:rsid w:val="00AC0618"/>
    <w:rsid w:val="00AC3052"/>
    <w:rsid w:val="00AC702D"/>
    <w:rsid w:val="00AD410D"/>
    <w:rsid w:val="00AD4C20"/>
    <w:rsid w:val="00AE40E1"/>
    <w:rsid w:val="00AF459B"/>
    <w:rsid w:val="00AF5E00"/>
    <w:rsid w:val="00B04050"/>
    <w:rsid w:val="00B15513"/>
    <w:rsid w:val="00B2159C"/>
    <w:rsid w:val="00B302F6"/>
    <w:rsid w:val="00B35583"/>
    <w:rsid w:val="00B40757"/>
    <w:rsid w:val="00B575D7"/>
    <w:rsid w:val="00B6769F"/>
    <w:rsid w:val="00B726FA"/>
    <w:rsid w:val="00B77524"/>
    <w:rsid w:val="00B8682F"/>
    <w:rsid w:val="00B91542"/>
    <w:rsid w:val="00B96500"/>
    <w:rsid w:val="00BA2A7E"/>
    <w:rsid w:val="00BB3893"/>
    <w:rsid w:val="00BB4104"/>
    <w:rsid w:val="00BB74F8"/>
    <w:rsid w:val="00BC38D6"/>
    <w:rsid w:val="00BD2841"/>
    <w:rsid w:val="00BD3DFF"/>
    <w:rsid w:val="00BD6949"/>
    <w:rsid w:val="00BD7779"/>
    <w:rsid w:val="00BE11AD"/>
    <w:rsid w:val="00BE49F5"/>
    <w:rsid w:val="00BE7C6B"/>
    <w:rsid w:val="00BF1AEF"/>
    <w:rsid w:val="00BF1B2F"/>
    <w:rsid w:val="00BF228D"/>
    <w:rsid w:val="00BF401E"/>
    <w:rsid w:val="00BF4CE7"/>
    <w:rsid w:val="00C06141"/>
    <w:rsid w:val="00C104FD"/>
    <w:rsid w:val="00C12525"/>
    <w:rsid w:val="00C129E5"/>
    <w:rsid w:val="00C146DD"/>
    <w:rsid w:val="00C15B34"/>
    <w:rsid w:val="00C16974"/>
    <w:rsid w:val="00C2235F"/>
    <w:rsid w:val="00C26DE7"/>
    <w:rsid w:val="00C31004"/>
    <w:rsid w:val="00C4241B"/>
    <w:rsid w:val="00C430B9"/>
    <w:rsid w:val="00C52DB6"/>
    <w:rsid w:val="00C57CF9"/>
    <w:rsid w:val="00C6343B"/>
    <w:rsid w:val="00C81E59"/>
    <w:rsid w:val="00C823A7"/>
    <w:rsid w:val="00C85D10"/>
    <w:rsid w:val="00CA025D"/>
    <w:rsid w:val="00CA1DC9"/>
    <w:rsid w:val="00CA3B46"/>
    <w:rsid w:val="00CA6362"/>
    <w:rsid w:val="00CB118E"/>
    <w:rsid w:val="00CB672F"/>
    <w:rsid w:val="00CD2A43"/>
    <w:rsid w:val="00CE181E"/>
    <w:rsid w:val="00CE6899"/>
    <w:rsid w:val="00CE7726"/>
    <w:rsid w:val="00CF043C"/>
    <w:rsid w:val="00CF2052"/>
    <w:rsid w:val="00D13AEB"/>
    <w:rsid w:val="00D151C2"/>
    <w:rsid w:val="00D2102A"/>
    <w:rsid w:val="00D27B79"/>
    <w:rsid w:val="00D30C46"/>
    <w:rsid w:val="00D313ED"/>
    <w:rsid w:val="00D329ED"/>
    <w:rsid w:val="00D40067"/>
    <w:rsid w:val="00D46BBE"/>
    <w:rsid w:val="00D513E8"/>
    <w:rsid w:val="00D57319"/>
    <w:rsid w:val="00D628EE"/>
    <w:rsid w:val="00D71D51"/>
    <w:rsid w:val="00D73515"/>
    <w:rsid w:val="00D82DC0"/>
    <w:rsid w:val="00D873E1"/>
    <w:rsid w:val="00D92A25"/>
    <w:rsid w:val="00D96205"/>
    <w:rsid w:val="00DA6D94"/>
    <w:rsid w:val="00DA6FBB"/>
    <w:rsid w:val="00DA72F2"/>
    <w:rsid w:val="00DA76B4"/>
    <w:rsid w:val="00DB7D79"/>
    <w:rsid w:val="00DC1841"/>
    <w:rsid w:val="00DD3495"/>
    <w:rsid w:val="00DE0238"/>
    <w:rsid w:val="00DF0B4E"/>
    <w:rsid w:val="00DF5A17"/>
    <w:rsid w:val="00DF6B8B"/>
    <w:rsid w:val="00E048B2"/>
    <w:rsid w:val="00E056E3"/>
    <w:rsid w:val="00E069DE"/>
    <w:rsid w:val="00E07AE2"/>
    <w:rsid w:val="00E170DD"/>
    <w:rsid w:val="00E32C22"/>
    <w:rsid w:val="00E32E11"/>
    <w:rsid w:val="00E344DF"/>
    <w:rsid w:val="00E40925"/>
    <w:rsid w:val="00E43101"/>
    <w:rsid w:val="00E51DF0"/>
    <w:rsid w:val="00E54D58"/>
    <w:rsid w:val="00E66B3B"/>
    <w:rsid w:val="00E86BD8"/>
    <w:rsid w:val="00E90506"/>
    <w:rsid w:val="00EA10FB"/>
    <w:rsid w:val="00EA58D3"/>
    <w:rsid w:val="00EB0FEF"/>
    <w:rsid w:val="00EB3339"/>
    <w:rsid w:val="00EB47D9"/>
    <w:rsid w:val="00EC43B4"/>
    <w:rsid w:val="00ED36D0"/>
    <w:rsid w:val="00ED6B50"/>
    <w:rsid w:val="00EE2F44"/>
    <w:rsid w:val="00EF0DB5"/>
    <w:rsid w:val="00EF1163"/>
    <w:rsid w:val="00EF56CB"/>
    <w:rsid w:val="00EF5F48"/>
    <w:rsid w:val="00EF63DB"/>
    <w:rsid w:val="00F0340F"/>
    <w:rsid w:val="00F24FBC"/>
    <w:rsid w:val="00F430F2"/>
    <w:rsid w:val="00F437FE"/>
    <w:rsid w:val="00F516D4"/>
    <w:rsid w:val="00F53D1D"/>
    <w:rsid w:val="00F60BE3"/>
    <w:rsid w:val="00F61A4E"/>
    <w:rsid w:val="00F629C0"/>
    <w:rsid w:val="00F72E33"/>
    <w:rsid w:val="00F87455"/>
    <w:rsid w:val="00F87B63"/>
    <w:rsid w:val="00F87E1D"/>
    <w:rsid w:val="00FA498F"/>
    <w:rsid w:val="00FC2327"/>
    <w:rsid w:val="00FC36C1"/>
    <w:rsid w:val="00FC3940"/>
    <w:rsid w:val="00FE1A25"/>
    <w:rsid w:val="00FE2DF9"/>
    <w:rsid w:val="00FE2F27"/>
    <w:rsid w:val="00FE44C6"/>
    <w:rsid w:val="00FF45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8682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B118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118E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B518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60273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0273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0273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02738"/>
    <w:rPr>
      <w:rFonts w:ascii="Calibri" w:hAnsi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EF0DB5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4281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42814"/>
  </w:style>
  <w:style w:type="paragraph" w:styleId="Footer">
    <w:name w:val="footer"/>
    <w:basedOn w:val="Normal"/>
    <w:link w:val="FooterChar"/>
    <w:uiPriority w:val="99"/>
    <w:unhideWhenUsed/>
    <w:rsid w:val="0034281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281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8682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B118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118E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B518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60273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0273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0273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02738"/>
    <w:rPr>
      <w:rFonts w:ascii="Calibri" w:hAnsi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EF0DB5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4281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42814"/>
  </w:style>
  <w:style w:type="paragraph" w:styleId="Footer">
    <w:name w:val="footer"/>
    <w:basedOn w:val="Normal"/>
    <w:link w:val="FooterChar"/>
    <w:uiPriority w:val="99"/>
    <w:unhideWhenUsed/>
    <w:rsid w:val="0034281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281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39051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33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mailto:rh347@cam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379C30A-8C38-4B1D-B7D2-939C32C0B3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4</TotalTime>
  <Pages>17</Pages>
  <Words>10201</Words>
  <Characters>58150</Characters>
  <Application>Microsoft Office Word</Application>
  <DocSecurity>0</DocSecurity>
  <Lines>484</Lines>
  <Paragraphs>1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inical School Computing Service</Company>
  <LinksUpToDate>false</LinksUpToDate>
  <CharactersWithSpaces>682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Charlotte Boughton</dc:creator>
  <cp:lastModifiedBy>Roman Hovorka</cp:lastModifiedBy>
  <cp:revision>42</cp:revision>
  <dcterms:created xsi:type="dcterms:W3CDTF">2018-08-06T13:56:00Z</dcterms:created>
  <dcterms:modified xsi:type="dcterms:W3CDTF">2018-09-11T12:13:00Z</dcterms:modified>
</cp:coreProperties>
</file>